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8DD8C" w14:textId="6DF6F9A9" w:rsidR="00531B1B" w:rsidRPr="001F7A0F" w:rsidRDefault="00B24AAA" w:rsidP="00A77E03">
      <w:pPr>
        <w:pStyle w:val="DocHead"/>
        <w:spacing w:before="0" w:line="276" w:lineRule="auto"/>
        <w:ind w:left="-119" w:right="-136" w:firstLine="119"/>
      </w:pPr>
      <w:proofErr w:type="spellStart"/>
      <w:r>
        <w:rPr>
          <w:bCs/>
        </w:rPr>
        <w:t>Tec.Nano</w:t>
      </w:r>
      <w:proofErr w:type="spellEnd"/>
      <w:r>
        <w:rPr>
          <w:bCs/>
        </w:rPr>
        <w:t xml:space="preserve"> 2019</w:t>
      </w:r>
    </w:p>
    <w:p w14:paraId="6F4822F1" w14:textId="0A927180" w:rsidR="00531B1B" w:rsidRPr="002104EC" w:rsidRDefault="006F6176" w:rsidP="009844D3">
      <w:pPr>
        <w:pStyle w:val="Els-Title"/>
        <w:rPr>
          <w:lang w:val="en-GB"/>
        </w:rPr>
      </w:pPr>
      <w:r>
        <w:t>E</w:t>
      </w:r>
      <w:r w:rsidR="002104EC" w:rsidRPr="002104EC">
        <w:t xml:space="preserve">ffect of </w:t>
      </w:r>
      <w:r w:rsidR="009844D3">
        <w:t xml:space="preserve">Mechanical </w:t>
      </w:r>
      <w:r>
        <w:t>Compression Pre-pyrolysis</w:t>
      </w:r>
      <w:r w:rsidR="002104EC" w:rsidRPr="002104EC">
        <w:t xml:space="preserve"> </w:t>
      </w:r>
      <w:r>
        <w:t>on the</w:t>
      </w:r>
      <w:r w:rsidR="002104EC" w:rsidRPr="002104EC">
        <w:t xml:space="preserve"> Electrical Conductivity of SU-8-</w:t>
      </w:r>
      <w:r w:rsidR="00246669">
        <w:t>derived</w:t>
      </w:r>
      <w:r w:rsidR="002104EC" w:rsidRPr="002104EC">
        <w:t xml:space="preserve"> Carbon </w:t>
      </w:r>
      <w:r w:rsidR="008E5C78">
        <w:t>Materials</w:t>
      </w:r>
    </w:p>
    <w:p w14:paraId="3D7164A6" w14:textId="189EB692" w:rsidR="00531B1B" w:rsidRPr="002104EC" w:rsidRDefault="006F6176" w:rsidP="006131A4">
      <w:pPr>
        <w:pStyle w:val="Els-Author"/>
        <w:ind w:right="2"/>
        <w:rPr>
          <w:lang w:val="es-MX" w:eastAsia="zh-CN"/>
        </w:rPr>
      </w:pPr>
      <w:r>
        <w:rPr>
          <w:lang w:val="es-MX"/>
        </w:rPr>
        <w:t>Saeed Beigi-Borouj</w:t>
      </w:r>
      <w:r w:rsidRPr="002104EC">
        <w:rPr>
          <w:lang w:val="es-MX"/>
        </w:rPr>
        <w:t>eni</w:t>
      </w:r>
      <w:r w:rsidRPr="002104EC">
        <w:rPr>
          <w:vertAlign w:val="superscript"/>
          <w:lang w:val="es-MX"/>
        </w:rPr>
        <w:t>a</w:t>
      </w:r>
      <w:r w:rsidRPr="002104EC">
        <w:rPr>
          <w:lang w:val="es-MX"/>
        </w:rPr>
        <w:t>, Osamu Katagiri</w:t>
      </w:r>
      <w:r w:rsidR="008B3A40">
        <w:rPr>
          <w:lang w:val="es-MX"/>
        </w:rPr>
        <w:t>-</w:t>
      </w:r>
      <w:r w:rsidRPr="002104EC">
        <w:rPr>
          <w:lang w:val="es-MX"/>
        </w:rPr>
        <w:t>Tanaka</w:t>
      </w:r>
      <w:r>
        <w:rPr>
          <w:vertAlign w:val="superscript"/>
          <w:lang w:val="es-MX"/>
        </w:rPr>
        <w:t>a</w:t>
      </w:r>
      <w:r>
        <w:rPr>
          <w:lang w:val="es-MX"/>
        </w:rPr>
        <w:t>, Alan Aguirre-Soto</w:t>
      </w:r>
      <w:r w:rsidRPr="003F6061">
        <w:rPr>
          <w:vertAlign w:val="superscript"/>
          <w:lang w:val="es-MX"/>
        </w:rPr>
        <w:t>a</w:t>
      </w:r>
      <w:r>
        <w:rPr>
          <w:vertAlign w:val="superscript"/>
          <w:lang w:val="es-MX"/>
        </w:rPr>
        <w:t>,*</w:t>
      </w:r>
      <w:r w:rsidR="002104EC" w:rsidRPr="002104EC">
        <w:rPr>
          <w:lang w:val="es-MX"/>
        </w:rPr>
        <w:t xml:space="preserve"> </w:t>
      </w:r>
    </w:p>
    <w:p w14:paraId="422EF9C3" w14:textId="66CF31BB" w:rsidR="00531B1B" w:rsidRPr="006F6176" w:rsidRDefault="006F6176">
      <w:pPr>
        <w:pStyle w:val="Els-Affiliation"/>
      </w:pPr>
      <w:r w:rsidRPr="00AA3156">
        <w:rPr>
          <w:i w:val="0"/>
          <w:iCs/>
          <w:vertAlign w:val="superscript"/>
        </w:rPr>
        <w:t>a</w:t>
      </w:r>
      <w:r w:rsidRPr="00AA3156">
        <w:t>School of Engineering a</w:t>
      </w:r>
      <w:r w:rsidR="0006770E">
        <w:t>nd</w:t>
      </w:r>
      <w:r w:rsidRPr="00AA3156">
        <w:t xml:space="preserve"> Sciences, Tecnologico de Monterrey, Av. </w:t>
      </w:r>
      <w:r w:rsidRPr="006F6176">
        <w:t>Eugenio Garza Sada Sur, Monterrey, 2501, N.L., Mexico</w:t>
      </w:r>
    </w:p>
    <w:p w14:paraId="260276AB" w14:textId="77777777" w:rsidR="00531B1B" w:rsidRDefault="00531B1B">
      <w:pPr>
        <w:pStyle w:val="Els-Abstract-head"/>
        <w:spacing w:before="200"/>
      </w:pPr>
      <w:r>
        <w:t>Abstract</w:t>
      </w:r>
    </w:p>
    <w:p w14:paraId="478F332C" w14:textId="7548561F" w:rsidR="00531B1B" w:rsidRDefault="006F6176" w:rsidP="00AF7841">
      <w:pPr>
        <w:pStyle w:val="Els-Abstract-text"/>
        <w:tabs>
          <w:tab w:val="center" w:pos="4677"/>
        </w:tabs>
      </w:pPr>
      <w:r>
        <w:t xml:space="preserve">The so-called SU-8 formulation was </w:t>
      </w:r>
      <w:r w:rsidR="009A1483">
        <w:t xml:space="preserve">originally </w:t>
      </w:r>
      <w:r>
        <w:t xml:space="preserve">designed as </w:t>
      </w:r>
      <w:r w:rsidR="0006770E">
        <w:t xml:space="preserve">a </w:t>
      </w:r>
      <w:r>
        <w:t xml:space="preserve">negative photoresist </w:t>
      </w:r>
      <w:r w:rsidR="00994E0F">
        <w:t>alternative</w:t>
      </w:r>
      <w:r w:rsidR="009A1483">
        <w:t xml:space="preserve"> </w:t>
      </w:r>
      <w:r>
        <w:t xml:space="preserve">but has now become the gold standard in the fabrication of micro-electromechanical systems (MEMS) </w:t>
      </w:r>
      <w:r w:rsidR="00E10DFF">
        <w:t>due, in great part, to</w:t>
      </w:r>
      <w:r>
        <w:t xml:space="preserve"> the electrical conductivity obtained after pyroly</w:t>
      </w:r>
      <w:r w:rsidR="00DD2076">
        <w:t>zing</w:t>
      </w:r>
      <w:r w:rsidR="00E414F9">
        <w:t xml:space="preserve"> the</w:t>
      </w:r>
      <w:r w:rsidR="00DD2076">
        <w:t xml:space="preserve"> Bis-Phenol A Novolac Epoxy</w:t>
      </w:r>
      <w:r w:rsidR="00E10DFF">
        <w:t xml:space="preserve"> (BPNE)</w:t>
      </w:r>
      <w:r w:rsidR="00E414F9">
        <w:t xml:space="preserve"> oligomer contained therein</w:t>
      </w:r>
      <w:r>
        <w:t xml:space="preserve">. Here, </w:t>
      </w:r>
      <w:r w:rsidR="002F5EC4">
        <w:t>we investigated the possibility of increasing the electrical conductivity by mechanical compression pre-pyrolysis</w:t>
      </w:r>
      <w:r w:rsidRPr="002104EC">
        <w:t xml:space="preserve">. </w:t>
      </w:r>
      <w:r w:rsidR="00E10DFF">
        <w:t>BPNE</w:t>
      </w:r>
      <w:r w:rsidRPr="002104EC">
        <w:t xml:space="preserve"> </w:t>
      </w:r>
      <w:r>
        <w:t>sheets</w:t>
      </w:r>
      <w:r w:rsidRPr="002104EC">
        <w:t xml:space="preserve"> were</w:t>
      </w:r>
      <w:r w:rsidR="00E414F9">
        <w:t xml:space="preserve"> </w:t>
      </w:r>
      <w:r w:rsidR="00D70431">
        <w:t xml:space="preserve">casted, </w:t>
      </w:r>
      <w:r w:rsidR="00DD2076">
        <w:t>compressed</w:t>
      </w:r>
      <w:r w:rsidR="00D70431">
        <w:t xml:space="preserve"> and</w:t>
      </w:r>
      <w:r>
        <w:t xml:space="preserve"> phot</w:t>
      </w:r>
      <w:r w:rsidR="00D70431">
        <w:t>o-</w:t>
      </w:r>
      <w:r>
        <w:t>crosslink</w:t>
      </w:r>
      <w:r w:rsidR="00D70431">
        <w:t>ed to “freeze” the material in</w:t>
      </w:r>
      <w:r>
        <w:t xml:space="preserve"> </w:t>
      </w:r>
      <w:r w:rsidR="00D70431">
        <w:t xml:space="preserve">a </w:t>
      </w:r>
      <w:r>
        <w:t>strained</w:t>
      </w:r>
      <w:r w:rsidR="00D70431">
        <w:t xml:space="preserve"> configuration</w:t>
      </w:r>
      <w:r>
        <w:t xml:space="preserve"> before pyrolysis. The electrical conductivity was </w:t>
      </w:r>
      <w:r w:rsidR="00D70431">
        <w:t xml:space="preserve">then </w:t>
      </w:r>
      <w:r>
        <w:t xml:space="preserve">measured using the four-point-probe method. The </w:t>
      </w:r>
      <w:r w:rsidRPr="00514041">
        <w:t xml:space="preserve">extent of graphitization </w:t>
      </w:r>
      <w:r>
        <w:t xml:space="preserve">and the degree of crystallinity were </w:t>
      </w:r>
      <w:r w:rsidR="00D70431">
        <w:t>determined</w:t>
      </w:r>
      <w:r>
        <w:t xml:space="preserve"> by XRD and Raman Spectroscopy, respectively. Although it was hypothesized that applying compressive</w:t>
      </w:r>
      <w:r w:rsidR="00340FF2">
        <w:t xml:space="preserve"> load of</w:t>
      </w:r>
      <w:r w:rsidR="001A556C">
        <w:t xml:space="preserve"> up to 20</w:t>
      </w:r>
      <w:r w:rsidR="00340FF2">
        <w:t>00 kg</w:t>
      </w:r>
      <w:r>
        <w:t xml:space="preserve"> </w:t>
      </w:r>
      <w:r w:rsidR="00DD2076">
        <w:t>would</w:t>
      </w:r>
      <w:r>
        <w:t xml:space="preserve"> increase the </w:t>
      </w:r>
      <w:r w:rsidR="00DD2076">
        <w:t xml:space="preserve">volume fraction of </w:t>
      </w:r>
      <w:r>
        <w:t xml:space="preserve">crystalline domains </w:t>
      </w:r>
      <w:r w:rsidR="00DD2076">
        <w:t>via</w:t>
      </w:r>
      <w:r>
        <w:t xml:space="preserve"> </w:t>
      </w:r>
      <w:r w:rsidR="00DD2076">
        <w:t xml:space="preserve">π-π </w:t>
      </w:r>
      <w:r w:rsidRPr="00514041">
        <w:t>stacking of</w:t>
      </w:r>
      <w:r w:rsidR="00DD2076">
        <w:t xml:space="preserve"> the </w:t>
      </w:r>
      <w:proofErr w:type="spellStart"/>
      <w:r w:rsidR="00DD2076">
        <w:t>bis</w:t>
      </w:r>
      <w:proofErr w:type="spellEnd"/>
      <w:r w:rsidR="00DD2076">
        <w:t>-phenol</w:t>
      </w:r>
      <w:r w:rsidR="001A556C">
        <w:t>ic</w:t>
      </w:r>
      <w:r w:rsidR="00DD2076">
        <w:t xml:space="preserve"> core</w:t>
      </w:r>
      <w:r>
        <w:t xml:space="preserve">, our results show no significant </w:t>
      </w:r>
      <w:r w:rsidR="004148EE">
        <w:t>improvements</w:t>
      </w:r>
      <w:r>
        <w:t xml:space="preserve"> </w:t>
      </w:r>
      <w:r w:rsidR="00DB27F0">
        <w:t>correlated to</w:t>
      </w:r>
      <w:r>
        <w:t xml:space="preserve"> the compressive treatment pre-pyrolysis for </w:t>
      </w:r>
      <w:r w:rsidR="002F5EC4">
        <w:t xml:space="preserve">the </w:t>
      </w:r>
      <w:r w:rsidR="00DB27F0">
        <w:t>conditions</w:t>
      </w:r>
      <w:r>
        <w:t xml:space="preserve"> used herein.</w:t>
      </w:r>
    </w:p>
    <w:p w14:paraId="6663BD9C" w14:textId="77777777" w:rsidR="00AF7841" w:rsidRPr="00AF7841" w:rsidRDefault="00AF7841" w:rsidP="00AF7841">
      <w:pPr>
        <w:rPr>
          <w:lang w:val="en-US"/>
        </w:rPr>
      </w:pPr>
    </w:p>
    <w:sdt>
      <w:sdtPr>
        <w:rPr>
          <w:rFonts w:hint="eastAsia"/>
          <w:sz w:val="18"/>
          <w:szCs w:val="18"/>
          <w:lang w:val="en-US"/>
        </w:rPr>
        <w:id w:val="-759373811"/>
        <w:lock w:val="contentLocked"/>
        <w:placeholder>
          <w:docPart w:val="DefaultPlaceholder_1082065158"/>
        </w:placeholder>
        <w:group/>
      </w:sdtPr>
      <w:sdtEndPr/>
      <w:sdtContent>
        <w:sdt>
          <w:sdtPr>
            <w:rPr>
              <w:rFonts w:hint="eastAsia"/>
              <w:sz w:val="18"/>
              <w:szCs w:val="18"/>
              <w:lang w:val="en-US"/>
            </w:rPr>
            <w:id w:val="-633871865"/>
            <w:lock w:val="sdtContentLocked"/>
            <w:placeholder>
              <w:docPart w:val="DefaultPlaceholder_1082065158"/>
            </w:placeholder>
          </w:sdtPr>
          <w:sdtEndPr/>
          <w:sdtContent>
            <w:p w14:paraId="5BAAE989" w14:textId="77777777" w:rsidR="00ED7608" w:rsidRPr="00DD68C0" w:rsidRDefault="008652AF" w:rsidP="00ED7608">
              <w:pPr>
                <w:widowControl/>
                <w:autoSpaceDE w:val="0"/>
                <w:autoSpaceDN w:val="0"/>
                <w:adjustRightInd w:val="0"/>
                <w:spacing w:line="220" w:lineRule="exact"/>
                <w:rPr>
                  <w:sz w:val="18"/>
                  <w:szCs w:val="18"/>
                  <w:lang w:val="en-US"/>
                </w:rPr>
              </w:pPr>
              <w:r w:rsidRPr="00DD68C0">
                <w:rPr>
                  <w:sz w:val="18"/>
                  <w:szCs w:val="18"/>
                  <w:lang w:val="en-US"/>
                </w:rPr>
                <w:t>© 201</w:t>
              </w:r>
              <w:r w:rsidR="005F4938">
                <w:rPr>
                  <w:sz w:val="18"/>
                  <w:szCs w:val="18"/>
                  <w:lang w:val="en-US"/>
                </w:rPr>
                <w:t>9</w:t>
              </w:r>
              <w:r w:rsidRPr="00DD68C0">
                <w:rPr>
                  <w:sz w:val="18"/>
                  <w:szCs w:val="18"/>
                  <w:lang w:val="en-US"/>
                </w:rPr>
                <w:t xml:space="preserve"> Elsevier Ltd. All rights reserved.</w:t>
              </w:r>
            </w:p>
            <w:p w14:paraId="46CE22B5" w14:textId="77777777" w:rsidR="00531B1B" w:rsidRPr="001F308F" w:rsidRDefault="001F7A0F" w:rsidP="00ED7608">
              <w:pPr>
                <w:widowControl/>
                <w:autoSpaceDE w:val="0"/>
                <w:autoSpaceDN w:val="0"/>
                <w:adjustRightInd w:val="0"/>
                <w:spacing w:after="220" w:line="220" w:lineRule="exact"/>
                <w:rPr>
                  <w:sz w:val="18"/>
                  <w:szCs w:val="18"/>
                  <w:lang w:val="en-US"/>
                </w:rPr>
              </w:pPr>
              <w:r w:rsidRPr="001F7A0F">
                <w:rPr>
                  <w:sz w:val="18"/>
                  <w:szCs w:val="18"/>
                </w:rPr>
                <w:t>Peer-review under responsibility of the scientific committee of the International Conference on Nanotechnology Tec.Nano 2018</w:t>
              </w:r>
              <w:r w:rsidR="00A90A4B" w:rsidRPr="00A90A4B">
                <w:rPr>
                  <w:sz w:val="18"/>
                  <w:szCs w:val="18"/>
                </w:rPr>
                <w:t>.</w:t>
              </w:r>
            </w:p>
          </w:sdtContent>
        </w:sdt>
      </w:sdtContent>
    </w:sdt>
    <w:p w14:paraId="6D164FD8" w14:textId="1A052D39" w:rsidR="00924594" w:rsidRDefault="00924594" w:rsidP="00BD7BCE">
      <w:pPr>
        <w:pStyle w:val="Els-keywords"/>
      </w:pPr>
      <w:r>
        <w:rPr>
          <w:i/>
        </w:rPr>
        <w:t>Keywords:</w:t>
      </w:r>
      <w:r>
        <w:t xml:space="preserve"> </w:t>
      </w:r>
      <w:r w:rsidR="00AF7841">
        <w:t>SU-8 photoresist;</w:t>
      </w:r>
      <w:r w:rsidR="00241AF5">
        <w:t xml:space="preserve"> Epoxy oligomer</w:t>
      </w:r>
      <w:r w:rsidR="00AF7841">
        <w:t xml:space="preserve">; </w:t>
      </w:r>
      <w:r w:rsidR="00241AF5">
        <w:t xml:space="preserve">Cationic photopolymerization; </w:t>
      </w:r>
      <w:r w:rsidR="00AF7841">
        <w:t>Stress-induced graphitization</w:t>
      </w:r>
      <w:r w:rsidR="00241AF5">
        <w:t>;</w:t>
      </w:r>
      <w:r w:rsidR="00BD7BCE">
        <w:t xml:space="preserve"> </w:t>
      </w:r>
      <w:r w:rsidR="007B0A01">
        <w:t>P</w:t>
      </w:r>
      <w:r w:rsidR="00241AF5">
        <w:t>yrolysis; Carbon materials</w:t>
      </w:r>
      <w:r w:rsidR="007B0A01">
        <w:t>.</w:t>
      </w:r>
      <w:r w:rsidR="00241AF5">
        <w:t xml:space="preserve"> </w:t>
      </w:r>
    </w:p>
    <w:p w14:paraId="0C02065C" w14:textId="6CC88608" w:rsidR="00531B1B" w:rsidRDefault="006D2134">
      <w:pPr>
        <w:pStyle w:val="Els-1storder-head"/>
      </w:pPr>
      <w:r>
        <w:t>Introduction</w:t>
      </w:r>
    </w:p>
    <w:p w14:paraId="76FABE23" w14:textId="2A033C43" w:rsidR="00E6768A" w:rsidRDefault="00FA198F" w:rsidP="00935B15">
      <w:pPr>
        <w:pStyle w:val="Els-body-text"/>
        <w:ind w:right="-28"/>
      </w:pPr>
      <w:r>
        <w:t>C</w:t>
      </w:r>
      <w:r w:rsidR="006F2D51" w:rsidRPr="006F2D51">
        <w:t>arbon</w:t>
      </w:r>
      <w:r>
        <w:t xml:space="preserve"> materials rich in graphitic </w:t>
      </w:r>
      <w:r w:rsidR="00642B85">
        <w:t>domains</w:t>
      </w:r>
      <w:r w:rsidR="006F2D51" w:rsidRPr="006F2D51">
        <w:t xml:space="preserve"> </w:t>
      </w:r>
      <w:r w:rsidR="006F2D51">
        <w:t xml:space="preserve">have attracted a great deal of attention </w:t>
      </w:r>
      <w:r w:rsidR="006F2D51" w:rsidRPr="006F2D51">
        <w:t>in a wide variety of applications</w:t>
      </w:r>
      <w:r w:rsidR="003D5275">
        <w:t xml:space="preserve"> </w:t>
      </w:r>
      <w:r w:rsidR="00642B85">
        <w:t>thanks</w:t>
      </w:r>
      <w:r w:rsidR="006F2D51">
        <w:t xml:space="preserve"> to</w:t>
      </w:r>
      <w:r w:rsidR="002104EC">
        <w:t xml:space="preserve"> their </w:t>
      </w:r>
      <w:r w:rsidR="00AA05E6">
        <w:t>inertness</w:t>
      </w:r>
      <w:r w:rsidR="002104EC">
        <w:t xml:space="preserve">, </w:t>
      </w:r>
      <w:r w:rsidR="00642B85">
        <w:t>high electrical conductivity</w:t>
      </w:r>
      <w:r w:rsidR="00935B15">
        <w:t xml:space="preserve">, </w:t>
      </w:r>
      <w:r w:rsidR="006C700B">
        <w:t>stiffness</w:t>
      </w:r>
      <w:r w:rsidR="00764BFD">
        <w:t>, excellent</w:t>
      </w:r>
      <w:r w:rsidR="005963EE">
        <w:t xml:space="preserve"> optical transparency perpendicular </w:t>
      </w:r>
      <w:r w:rsidR="00A6248F">
        <w:t xml:space="preserve">to the transmitted light, </w:t>
      </w:r>
      <w:r w:rsidR="00935B15">
        <w:t>and</w:t>
      </w:r>
      <w:r w:rsidR="002104EC">
        <w:t xml:space="preserve"> electrochemical stability </w:t>
      </w:r>
      <w:r w:rsidR="00E87CD8">
        <w:rPr>
          <w:rStyle w:val="FootnoteReference"/>
        </w:rPr>
        <w:fldChar w:fldCharType="begin" w:fldLock="1"/>
      </w:r>
      <w:r w:rsidR="00CE4A5C">
        <w:instrText>ADDIN CSL_CITATION {"citationItems":[{"id":"ITEM-1","itemData":{"DOI":"10.1021/cr068076m","ISSN":"0009-2665","author":[{"dropping-particle":"","family":"McCreery","given":"Richard L.","non-dropping-particle":"","parse-names":false,"suffix":""}],"container-title":"Chemical Reviews","id":"ITEM-1","issue":"7","issued":{"date-parts":[["2008","7"]]},"page":"2646-2687","title":"Advanced Carbon Electrode Materials for Molecular Electrochemistry","type":"article-journal","volume":"108"},"uris":["http://www.mendeley.com/documents/?uuid=d5a897b9-3bcd-4bb3-b091-abd6576df2cd"]},{"id":"ITEM-2","itemData":{"DOI":"10.1002/anie.201101174","ISSN":"14337851","abstract":"There can be only one: In their Nobel Reviews, the laureates tell the story about the ever changing, exciting scientific pathways that eventually-for example, with the aid of simple adhesive tape-led them to the discovery of graphene. Graphene is a carbon monolayer with almost magical abilities, including exceptional strength, stability, and electronic properties, with massless Dirac fermions as charge carriers. Copyright © 2011 WILEY-VCH Verlag GmbH &amp; Co. KGaA, Weinheim.","author":[{"dropping-particle":"","family":"Geim","given":"Andre K.","non-dropping-particle":"","parse-names":false,"suffix":""}],"container-title":"Angewandte Chemie International Edition","id":"ITEM-2","issue":"31","issued":{"date-parts":[["2011","7","25"]]},"page":"6966-6985","title":"Random Walk to Graphene (Nobel Lecture)","type":"article-journal","volume":"50"},"uris":["http://www.mendeley.com/documents/?uuid=8785a44c-5bad-4303-88e5-9fc73e9352d1"]},{"id":"ITEM-3","itemData":{"DOI":"10.1021/cr900070d","ISSN":"0009-2665","author":[{"dropping-particle":"","family":"Allen","given":"Matthew J.","non-dropping-particle":"","parse-names":false,"suffix":""},{"dropping-particle":"","family":"Tung","given":"Vincent C.","non-dropping-particle":"","parse-names":false,"suffix":""},{"dropping-particle":"","family":"Kaner","given":"Richard B.","non-dropping-particle":"","parse-names":false,"suffix":""}],"container-title":"Chemical Reviews","id":"ITEM-3","issue":"1","issued":{"date-parts":[["2010","1","13"]]},"page":"132-145","title":"Honeycomb Carbon: A Review of Graphene","type":"article-journal","volume":"110"},"uris":["http://www.mendeley.com/documents/?uuid=dbdec33b-f082-48a0-a5fc-4dacbf635d31"]},{"id":"ITEM-4","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4","issue":"35","issued":{"date-parts":[["2010","9","15"]]},"page":"3906-3924","title":"Graphene and Graphene Oxide: Synthesis, Properties, and Applications","type":"article-journal","volume":"22"},"uris":["http://www.mendeley.com/documents/?uuid=457abba7-34b8-4ec1-a489-0e11ad150929"]},{"id":"ITEM-5","itemData":{"DOI":"10.1098/rsta.2007.2157","ISSN":"1364-503X","abstract":"We discuss various scattering mechanisms for Dirac fermions in single-layer graphene. It is shown that scattering on a short-range potential (e.g. due to neutral impurities) is mostly irrelevant for electronic quality of graphene, which is likely to be controlled by charged impurities and ripples (microscopic corrugations of a graphene sheet). The latter are an inherent feature of graphene due to its two-dimensional nature and can also be an important factor in defining the electron mean-free path. We show that certain types of ripples create a long-range scattering potential, similar to Coulomb scatterers, and result in charge-carrier mobility practically independent of carrier concentration, in agreement with experimental observations. © 2007 The Royal Society.","author":[{"dropping-particle":"","family":"Katsnelson","given":"M.I","non-dropping-particle":"","parse-names":false,"suffix":""},{"dropping-particle":"","family":"Geim","given":"A.K","non-dropping-particle":"","parse-names":false,"suffix":""}],"container-title":"Philosophical Transactions of the Royal Society A: Mathematical, Physical and Engineering Sciences","id":"ITEM-5","issue":"1863","issued":{"date-parts":[["2008","1","28"]]},"page":"195-204","title":"Electron scattering on microscopic corrugations in graphene","type":"article-journal","volume":"366"},"uris":["http://www.mendeley.com/documents/?uuid=2a210e8d-ee98-4438-b608-392fcdc2eba2"]},{"id":"ITEM-6","itemData":{"DOI":"10.1126/science.1158180","ISSN":"0036-8075","abstract":"Advances in synthesizing graphene offer opportunities for making novel materials for nanoelectronics and many other applications.","author":[{"dropping-particle":"","family":"Li","given":"Dan","non-dropping-particle":"","parse-names":false,"suffix":""},{"dropping-particle":"","family":"Kaner","given":"Richard B.","non-dropping-particle":"","parse-names":false,"suffix":""}],"container-title":"Science","id":"ITEM-6","issue":"5880","issued":{"date-parts":[["2008","5","30"]]},"page":"1170-1171","title":"MATERIALS SCIENCE: Graphene-Based Materials","type":"article-journal","volume":"320"},"uris":["http://www.mendeley.com/documents/?uuid=c5a45a0c-73ab-4cd8-b2fa-1bf1dcf83c17"]},{"id":"ITEM-7","itemData":{"DOI":"10.1038/nmat1849","ISBN":"9783319703299","ISSN":"1476-1122","abstract":"The Rise of Victimhood Culture offers a framework for understanding recent moral conflicts at U.S. universities, which have bled into society at large. These are not the familiar clashes between liberals and conservatives or the religious and the secular: instead, they are clashes between a new moral culture-victimhood culture-and a more traditional culture of dignity. Even as students increasingly demand trigger warnings and “safe spaces,” many young people are quick to police the words and deeds of others, who in turn claim that political correctness has run amok. Interestingly, members of both camps often consider themselves victims of the other. In tracking the rise of victimhood culture, Bradley Campbell and Jason Manning help to decode an often dizzying cultural milieu, from campus riots over conservative speakers and debates around free speech to the election of Donald Trump.","author":[{"dropping-particle":"","family":"Geim","given":"A. K.","non-dropping-particle":"","parse-names":false,"suffix":""},{"dropping-particle":"","family":"Novoselov","given":"K. S.","non-dropping-particle":"","parse-names":false,"suffix":""}],"container-title":"Nature Materials","id":"ITEM-7","issue":"3","issued":{"date-parts":[["2007","3"]]},"page":"183-191","title":"The rise of graphene","type":"article-journal","volume":"6"},"uris":["http://www.mendeley.com/documents/?uuid=f01eb370-ba15-4457-af58-8cf1913327df"]},{"id":"ITEM-8","itemData":{"DOI":"10.1126/science.1158877","ISSN":"0036-8075","author":[{"dropping-particle":"","family":"Geim","given":"A K","non-dropping-particle":"","parse-names":false,"suffix":""}],"container-title":"Science","id":"ITEM-8","issue":"5934","issued":{"date-parts":[["2009","6","19"]]},"page":"1530-1534","title":"Graphene: Status and Prospects","type":"article-journal","volume":"324"},"uris":["http://www.mendeley.com/documents/?uuid=95dc1925-bef1-4279-8fbb-fb507e371b9e"]}],"mendeley":{"formattedCitation":"[1–8]","plainTextFormattedCitation":"[1–8]","previouslyFormattedCitation":"[1–8]"},"properties":{"noteIndex":0},"schema":"https://github.com/citation-style-language/schema/raw/master/csl-citation.json"}</w:instrText>
      </w:r>
      <w:r w:rsidR="00E87CD8">
        <w:rPr>
          <w:rStyle w:val="FootnoteReference"/>
        </w:rPr>
        <w:fldChar w:fldCharType="separate"/>
      </w:r>
      <w:r w:rsidR="003038D4" w:rsidRPr="003038D4">
        <w:rPr>
          <w:noProof/>
        </w:rPr>
        <w:t>[1–8]</w:t>
      </w:r>
      <w:r w:rsidR="00E87CD8">
        <w:rPr>
          <w:rStyle w:val="FootnoteReference"/>
        </w:rPr>
        <w:fldChar w:fldCharType="end"/>
      </w:r>
      <w:r w:rsidR="009C6F84">
        <w:t>.</w:t>
      </w:r>
      <w:r w:rsidR="002104EC">
        <w:t xml:space="preserve"> </w:t>
      </w:r>
      <w:r w:rsidR="008335F1">
        <w:t>In particular, t</w:t>
      </w:r>
      <w:r w:rsidR="00F06981">
        <w:t>he</w:t>
      </w:r>
      <w:r>
        <w:t xml:space="preserve"> high</w:t>
      </w:r>
      <w:r w:rsidR="0079310B">
        <w:t xml:space="preserve"> electrical </w:t>
      </w:r>
      <w:r>
        <w:t>conductivity</w:t>
      </w:r>
      <w:r w:rsidR="0079310B">
        <w:t xml:space="preserve"> </w:t>
      </w:r>
      <w:r>
        <w:t xml:space="preserve">of </w:t>
      </w:r>
      <w:r w:rsidR="007059C6">
        <w:t>carbon</w:t>
      </w:r>
      <w:r>
        <w:t xml:space="preserve"> materials</w:t>
      </w:r>
      <w:r w:rsidR="00595A68">
        <w:t xml:space="preserve"> </w:t>
      </w:r>
      <w:r>
        <w:t xml:space="preserve">have made </w:t>
      </w:r>
      <w:r w:rsidR="00642B85">
        <w:t xml:space="preserve">them </w:t>
      </w:r>
      <w:r>
        <w:t>popular as potential candidates to replace silicon in</w:t>
      </w:r>
      <w:r w:rsidR="00640365">
        <w:t xml:space="preserve"> </w:t>
      </w:r>
      <w:r>
        <w:t>electronics:</w:t>
      </w:r>
      <w:r w:rsidR="00B438FF">
        <w:t xml:space="preserve"> </w:t>
      </w:r>
      <w:r w:rsidR="003C2875">
        <w:t xml:space="preserve">sensors, </w:t>
      </w:r>
      <w:r w:rsidR="001D7D1A">
        <w:t xml:space="preserve">batteries, </w:t>
      </w:r>
      <w:r w:rsidR="00CD4D8A">
        <w:t>super</w:t>
      </w:r>
      <w:r w:rsidR="001D7D1A">
        <w:t>capacitors</w:t>
      </w:r>
      <w:r w:rsidR="00CD4D8A">
        <w:t>, and transistors</w:t>
      </w:r>
      <w:r w:rsidR="00AD5728">
        <w:t xml:space="preserve"> </w:t>
      </w:r>
      <w:r w:rsidR="00A3789B">
        <w:fldChar w:fldCharType="begin" w:fldLock="1"/>
      </w:r>
      <w:r w:rsidR="00186DA3">
        <w:instrText>ADDIN CSL_CITATION {"citationItems":[{"id":"ITEM-1","itemData":{"DOI":"10.1021/jp060936f","ISSN":"1520-6106","PMID":"16640401","abstract":"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 2006 American Chemical Society.","author":[{"dropping-particle":"","family":"Schniepp","given":"Hannes C.","non-dropping-particle":"","parse-names":false,"suffix":""},{"dropping-particle":"","family":"Li","given":"Je-Luen","non-dropping-particle":"","parse-names":false,"suffix":""},{"dropping-particle":"","family":"McAllister","given":"Michael J.","non-dropping-particle":"","parse-names":false,"suffix":""},{"dropping-particle":"","family":"Sai","given":"Hiroaki","non-dropping-particle":"","parse-names":false,"suffix":""},{"dropping-particle":"","family":"Herrera-Alonso","given":"Margarita","non-dropping-particle":"","parse-names":false,"suffix":""},{"dropping-particle":"","family":"Adamson","given":"Douglas H.","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The Journal of Physical Chemistry B","id":"ITEM-1","issue":"17","issued":{"date-parts":[["2006","5"]]},"page":"8535-8539","title":"Functionalized Single Graphene Sheets Derived from Splitting Graphite Oxide","type":"article-journal","volume":"110"},"uris":["http://www.mendeley.com/documents/?uuid=a84593cb-850e-47b8-8356-43e95effc60e"]},{"id":"ITEM-2","itemData":{"DOI":"10.1021/nn800457s","ISSN":"1936-0851","abstract":"We probe the bending characteristics of functionalized graphene sheets with the tip of an atomic force microscope. Individual sheets are transformed from a flat into a folded configuration. Sheets can be reversibly folded and unfolded multiple times, and the folding always occurs at the same location. This observation suggests that the folding and bending behavior of the sheets is dominated by pre-existing kink (or even fault) lines consisting of defects and/or functional groups. © 2008 American Chemical Society.","author":[{"dropping-particle":"","family":"Schniepp","given":"Hannes C.","non-dropping-particle":"","parse-names":false,"suffix":""},{"dropping-particle":"","family":"Kudin","given":"Konstantin N.","non-dropping-particle":"","parse-names":false,"suffix":""},{"dropping-particle":"","family":"Li","given":"Je-Luen","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ACS Nano","id":"ITEM-2","issue":"12","issued":{"date-parts":[["2008","12","23"]]},"page":"2577-2584","title":"Bending Properties of Single Functionalized Graphene Sheets Probed by Atomic Force Microscopy","type":"article-journal","volume":"2"},"uris":["http://www.mendeley.com/documents/?uuid=71f392e3-67fa-4191-8df5-344bd571e940"]},{"id":"ITEM-3","itemData":{"DOI":"10.1126/science.1216744","ISSN":"0036-8075","PMID":"22422977","abstract":"Although electrochemical capacitors (ECs), also known as supercapacitors or ultracapacitors, charge and discharge faster than batteries, they are still limited by low energy densities and slow rate capabilities. We used a standard LightScribe DVD optical drive to do the direct laser reduction of graphite oxide films to graphene. The produced films are mechanically robust, show high electrical conductivity (1738 siemens per meter) and specific surface area (1520 square meters per gram), and can thus be used directly as EC electrodes without the need for binders or current collectors, as is the case for conventional ECs. Devices made with these electrodes exhibit ultrahigh energy density values in different electrolytes while maintaining the high power density and excellent cycle stability of ECs. Moreover, these ECs maintain excellent electrochemical attributes under high mechanical stress and thus hold promise for high-power, flexible electronics.","author":[{"dropping-particle":"","family":"El-Kady","given":"Maher F.","non-dropping-particle":"","parse-names":false,"suffix":""},{"dropping-particle":"","family":"Strong","given":"Veronica","non-dropping-particle":"","parse-names":false,"suffix":""},{"dropping-particle":"","family":"Dubin","given":"Sergey","non-dropping-particle":"","parse-names":false,"suffix":""},{"dropping-particle":"","family":"Kaner","given":"Richard B.","non-dropping-particle":"","parse-names":false,"suffix":""}],"container-title":"Science","id":"ITEM-3","issue":"6074","issued":{"date-parts":[["2012","3","16"]]},"page":"1326-1330","title":"Laser Scribing of High-Performance and Flexible Graphene-Based Electrochemical Capacitors","type":"article-journal","volume":"335"},"uris":["http://www.mendeley.com/documents/?uuid=da84b3e8-6709-427d-96c1-3c10e531f303"]}],"mendeley":{"formattedCitation":"[9–11]","plainTextFormattedCitation":"[9–11]","previouslyFormattedCitation":"[9–11]"},"properties":{"noteIndex":0},"schema":"https://github.com/citation-style-language/schema/raw/master/csl-citation.json"}</w:instrText>
      </w:r>
      <w:r w:rsidR="00A3789B">
        <w:fldChar w:fldCharType="separate"/>
      </w:r>
      <w:r w:rsidR="00162540" w:rsidRPr="00162540">
        <w:rPr>
          <w:noProof/>
        </w:rPr>
        <w:t>[9–11]</w:t>
      </w:r>
      <w:r w:rsidR="00A3789B">
        <w:fldChar w:fldCharType="end"/>
      </w:r>
      <w:r w:rsidR="00CD4D8A">
        <w:t>.</w:t>
      </w:r>
      <w:r w:rsidR="008E422C">
        <w:t xml:space="preserve"> As a result, over</w:t>
      </w:r>
      <w:r w:rsidR="001D3173">
        <w:t xml:space="preserve"> the</w:t>
      </w:r>
      <w:r w:rsidR="008E422C">
        <w:t xml:space="preserve"> turn of the</w:t>
      </w:r>
      <w:r w:rsidR="001D3173">
        <w:t xml:space="preserve"> last</w:t>
      </w:r>
      <w:r w:rsidR="008E422C">
        <w:t xml:space="preserve"> Century, a substantial amount of research </w:t>
      </w:r>
      <w:r w:rsidR="002C0E96">
        <w:t>was</w:t>
      </w:r>
      <w:r w:rsidR="008E422C">
        <w:t xml:space="preserve"> dedicated to the investigation of methods to increase the electrical conductivity of carbon materials</w:t>
      </w:r>
      <w:r w:rsidR="00642B85">
        <w:t xml:space="preserve"> derived from </w:t>
      </w:r>
      <w:r w:rsidR="001E5FF0">
        <w:t xml:space="preserve">organic </w:t>
      </w:r>
      <w:r w:rsidR="00642B85">
        <w:t>polymer precursors</w:t>
      </w:r>
      <w:r w:rsidR="008E422C">
        <w:t xml:space="preserve"> at reasonable costs.</w:t>
      </w:r>
      <w:r w:rsidR="008A619F">
        <w:t xml:space="preserve"> From these</w:t>
      </w:r>
      <w:r w:rsidR="003254C7">
        <w:t xml:space="preserve"> studies</w:t>
      </w:r>
      <w:r w:rsidR="008A619F">
        <w:t xml:space="preserve">, it is interesting to note that some of the most promising carbon materials are derived from synthetic </w:t>
      </w:r>
      <w:r w:rsidR="003254C7">
        <w:t xml:space="preserve">organic </w:t>
      </w:r>
      <w:r w:rsidR="008A619F">
        <w:t xml:space="preserve">polymer precursors and through appropriate tuning of the pyrolysis protocol as a function of the macromolecular structure of the precursor. </w:t>
      </w:r>
    </w:p>
    <w:p w14:paraId="7B60CA1A" w14:textId="77777777" w:rsidR="00C26DFD" w:rsidRDefault="00C26DFD" w:rsidP="00935B15">
      <w:pPr>
        <w:pStyle w:val="Els-body-text"/>
        <w:ind w:right="-28"/>
      </w:pPr>
    </w:p>
    <w:p w14:paraId="440D3FC3" w14:textId="76F09D41" w:rsidR="00DE2DB5" w:rsidRDefault="00DD2076" w:rsidP="003E5659">
      <w:pPr>
        <w:pStyle w:val="Els-body-text"/>
        <w:ind w:right="-28"/>
      </w:pPr>
      <w:r>
        <w:t>The</w:t>
      </w:r>
      <w:r w:rsidR="006F2D51" w:rsidRPr="006F2D51">
        <w:t xml:space="preserve"> pyrolysis</w:t>
      </w:r>
      <w:r>
        <w:t xml:space="preserve"> of organic polymers</w:t>
      </w:r>
      <w:r w:rsidR="006F2D51" w:rsidRPr="006F2D51">
        <w:t xml:space="preserve"> </w:t>
      </w:r>
      <w:r w:rsidR="00AF7687">
        <w:t>has been</w:t>
      </w:r>
      <w:r>
        <w:t xml:space="preserve"> </w:t>
      </w:r>
      <w:r w:rsidR="008D7B02">
        <w:t>subject of investigation</w:t>
      </w:r>
      <w:r>
        <w:t xml:space="preserve"> </w:t>
      </w:r>
      <w:r w:rsidR="008D7B02">
        <w:t xml:space="preserve">for the </w:t>
      </w:r>
      <w:r w:rsidR="006F2D51">
        <w:t>fabricat</w:t>
      </w:r>
      <w:r w:rsidR="008D7B02">
        <w:t>ion</w:t>
      </w:r>
      <w:r w:rsidR="006F2D51" w:rsidRPr="006F2D51">
        <w:t xml:space="preserve"> </w:t>
      </w:r>
      <w:r>
        <w:t>of</w:t>
      </w:r>
      <w:r w:rsidR="006F2D51">
        <w:t xml:space="preserve"> </w:t>
      </w:r>
      <w:r w:rsidR="006F2D51" w:rsidRPr="006F2D51">
        <w:t>carbo</w:t>
      </w:r>
      <w:r w:rsidR="00937ECF">
        <w:t>n materials with the hope to find the ideal combination of polymer and pyrolysis protocol to increase the sp</w:t>
      </w:r>
      <w:r w:rsidR="00CE78D3" w:rsidRPr="00CE78D3">
        <w:rPr>
          <w:vertAlign w:val="superscript"/>
        </w:rPr>
        <w:t>2</w:t>
      </w:r>
      <w:r w:rsidR="00937ECF">
        <w:t xml:space="preserve"> carbon content</w:t>
      </w:r>
      <w:r w:rsidR="008D7B02">
        <w:t xml:space="preserve"> or simply to learn how to obtain particularly desired carbon allotropes</w:t>
      </w:r>
      <w:r w:rsidR="006F2D51" w:rsidRPr="006F2D51">
        <w:t>.</w:t>
      </w:r>
      <w:r w:rsidR="00AF7687">
        <w:t xml:space="preserve"> </w:t>
      </w:r>
      <w:r w:rsidR="00251D65">
        <w:t xml:space="preserve">A myriad of </w:t>
      </w:r>
      <w:r w:rsidR="00FD3A47">
        <w:t>polymer precursors</w:t>
      </w:r>
      <w:r w:rsidR="00AF7687">
        <w:t xml:space="preserve"> </w:t>
      </w:r>
      <w:r w:rsidR="00FD3A47">
        <w:t>have been tested</w:t>
      </w:r>
      <w:r w:rsidR="00251D65">
        <w:t xml:space="preserve"> since </w:t>
      </w:r>
      <w:r w:rsidR="00FD6F42">
        <w:t xml:space="preserve">the </w:t>
      </w:r>
      <w:r w:rsidR="00A16C70">
        <w:t>seminal</w:t>
      </w:r>
      <w:r w:rsidR="00FD6F42">
        <w:t xml:space="preserve"> crystallinity studies from the mid-20</w:t>
      </w:r>
      <w:r w:rsidR="00FD6F42" w:rsidRPr="00FD6F42">
        <w:rPr>
          <w:vertAlign w:val="superscript"/>
        </w:rPr>
        <w:t>th</w:t>
      </w:r>
      <w:r w:rsidR="00FD6F42">
        <w:t xml:space="preserve"> Century, where </w:t>
      </w:r>
      <w:r w:rsidR="00FD3A47">
        <w:t>various</w:t>
      </w:r>
      <w:r w:rsidR="00AF7687">
        <w:t xml:space="preserve"> temperature</w:t>
      </w:r>
      <w:r w:rsidR="00FD3A47">
        <w:t>s and</w:t>
      </w:r>
      <w:r w:rsidR="00AF7687">
        <w:t xml:space="preserve"> atmosphere</w:t>
      </w:r>
      <w:r w:rsidR="00FD3A47">
        <w:t>s</w:t>
      </w:r>
      <w:r w:rsidR="00FD6F42">
        <w:t>, or lack thereof, where analyzed</w:t>
      </w:r>
      <w:r w:rsidR="00AF7687">
        <w:t xml:space="preserve"> </w:t>
      </w:r>
      <w:r w:rsidR="00FD6F42">
        <w:t>in terms of their impact on the final microstructure of the carbon material</w:t>
      </w:r>
      <w:r w:rsidR="002104EC">
        <w:t xml:space="preserve"> </w:t>
      </w:r>
      <w:r w:rsidR="00E87CD8">
        <w:rPr>
          <w:rStyle w:val="FootnoteReference"/>
        </w:rPr>
        <w:fldChar w:fldCharType="begin" w:fldLock="1"/>
      </w:r>
      <w:r w:rsidR="00186DA3">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E87CD8">
        <w:rPr>
          <w:rStyle w:val="FootnoteReference"/>
        </w:rPr>
        <w:fldChar w:fldCharType="separate"/>
      </w:r>
      <w:r w:rsidR="00162540" w:rsidRPr="00162540">
        <w:rPr>
          <w:bCs/>
          <w:noProof/>
        </w:rPr>
        <w:t>[12]</w:t>
      </w:r>
      <w:r w:rsidR="00E87CD8">
        <w:rPr>
          <w:rStyle w:val="FootnoteReference"/>
        </w:rPr>
        <w:fldChar w:fldCharType="end"/>
      </w:r>
      <w:r w:rsidR="00650461">
        <w:t>.</w:t>
      </w:r>
    </w:p>
    <w:p w14:paraId="7C843BC1" w14:textId="77777777" w:rsidR="00C26DFD" w:rsidRDefault="00C26DFD" w:rsidP="003E5659">
      <w:pPr>
        <w:pStyle w:val="Els-body-text"/>
        <w:ind w:right="-28"/>
      </w:pPr>
    </w:p>
    <w:p w14:paraId="31732553" w14:textId="0111BE42" w:rsidR="00E06A5F" w:rsidRDefault="00266CAB" w:rsidP="003E5659">
      <w:pPr>
        <w:pStyle w:val="Els-body-text"/>
        <w:ind w:right="-28"/>
        <w:rPr>
          <w:lang w:val="en-GB"/>
        </w:rPr>
      </w:pPr>
      <w:r>
        <w:t>More recently, t</w:t>
      </w:r>
      <w:r w:rsidR="00DE2DB5">
        <w:t xml:space="preserve">he so-called </w:t>
      </w:r>
      <w:r w:rsidR="002104EC">
        <w:t>SU-</w:t>
      </w:r>
      <w:r w:rsidR="00A81B14">
        <w:t>8</w:t>
      </w:r>
      <w:r w:rsidR="00BD7BCE">
        <w:t xml:space="preserve"> </w:t>
      </w:r>
      <w:r w:rsidR="00DE2DB5">
        <w:t>resin formulation</w:t>
      </w:r>
      <w:r w:rsidR="00A81B14">
        <w:t xml:space="preserve">, </w:t>
      </w:r>
      <w:r w:rsidR="00DE2DB5">
        <w:t xml:space="preserve">which was originally developed as a negative UV photoresist </w:t>
      </w:r>
      <w:r w:rsidR="00E05D68">
        <w:t>that can yield high</w:t>
      </w:r>
      <w:r w:rsidR="00F55351">
        <w:t>-</w:t>
      </w:r>
      <w:r w:rsidR="00E05D68">
        <w:t>transparency coatings after photopolymerization</w:t>
      </w:r>
      <w:r w:rsidR="00A81B14">
        <w:t xml:space="preserve">, </w:t>
      </w:r>
      <w:r w:rsidR="00DE2DB5">
        <w:t>has turned into one</w:t>
      </w:r>
      <w:r w:rsidR="00781873">
        <w:t xml:space="preserve"> of the most popular</w:t>
      </w:r>
      <w:r w:rsidR="00DE2DB5">
        <w:t xml:space="preserve"> precursors for </w:t>
      </w:r>
      <w:r w:rsidR="00781873">
        <w:t xml:space="preserve">the fabrication of </w:t>
      </w:r>
      <w:r w:rsidR="00DE2DB5">
        <w:t>electrically conductive carbon</w:t>
      </w:r>
      <w:r w:rsidR="00781873">
        <w:t xml:space="preserve"> materials</w:t>
      </w:r>
      <w:r w:rsidR="00DE2DB5">
        <w:t xml:space="preserve"> with outstanding aspect ratios</w:t>
      </w:r>
      <w:r w:rsidR="00A81B14">
        <w:t>.</w:t>
      </w:r>
      <w:r w:rsidR="006B4F2D">
        <w:t xml:space="preserve"> Yet, the precise mechanism of how this formulation is capable of achieving such outstanding aspect ratios in the micron scale for carbon micro-electromechanical systems remains unclear.</w:t>
      </w:r>
      <w:r w:rsidR="00A81B14">
        <w:t xml:space="preserve"> </w:t>
      </w:r>
      <w:r w:rsidR="00DE2DB5">
        <w:t xml:space="preserve">The SU-8 </w:t>
      </w:r>
      <w:r w:rsidR="00CE78D3">
        <w:t>formulation</w:t>
      </w:r>
      <w:r w:rsidR="00DE2DB5">
        <w:t xml:space="preserve"> contains an oligomer, Bis-phenol A Novolac Epoxy</w:t>
      </w:r>
      <w:r w:rsidR="00F55351">
        <w:t xml:space="preserve"> (BPNE)</w:t>
      </w:r>
      <w:r w:rsidR="00DE2DB5">
        <w:t>,</w:t>
      </w:r>
      <w:r w:rsidR="00A364BB">
        <w:t xml:space="preserve"> with a structure based on</w:t>
      </w:r>
      <w:r w:rsidR="00E62656">
        <w:t xml:space="preserve"> </w:t>
      </w:r>
      <w:r w:rsidR="00A364BB">
        <w:t xml:space="preserve">a </w:t>
      </w:r>
      <w:r w:rsidR="00E62656">
        <w:t>number (n)</w:t>
      </w:r>
      <w:r w:rsidR="00DE2DB5">
        <w:t xml:space="preserve"> </w:t>
      </w:r>
      <w:r w:rsidR="00E62656">
        <w:t xml:space="preserve">of </w:t>
      </w:r>
      <w:r w:rsidR="00DE2DB5">
        <w:t xml:space="preserve">bisphenol units with </w:t>
      </w:r>
      <w:r w:rsidR="00E62656">
        <w:t xml:space="preserve">(2n) </w:t>
      </w:r>
      <w:r w:rsidR="00DE2DB5">
        <w:t xml:space="preserve">pendant epoxy groups that can undergo cationic polymerization upon production of an acid by an appropriate </w:t>
      </w:r>
      <w:proofErr w:type="spellStart"/>
      <w:r w:rsidR="00DE2DB5">
        <w:t>photoinitiator</w:t>
      </w:r>
      <w:proofErr w:type="spellEnd"/>
      <w:r w:rsidR="00A364BB">
        <w:t xml:space="preserve"> to produce </w:t>
      </w:r>
      <w:r w:rsidR="00A364BB" w:rsidRPr="009B03A3">
        <w:t>a highly cross-linked</w:t>
      </w:r>
      <w:r w:rsidR="00A364BB">
        <w:t xml:space="preserve"> material</w:t>
      </w:r>
      <w:r w:rsidR="00CE78D3">
        <w:t xml:space="preserve"> by ring-opening the epoxy groups</w:t>
      </w:r>
      <w:r w:rsidR="00A364BB">
        <w:t>.</w:t>
      </w:r>
      <w:r w:rsidR="006B4F2D">
        <w:t xml:space="preserve"> </w:t>
      </w:r>
      <w:r w:rsidR="00A364BB">
        <w:t xml:space="preserve">The </w:t>
      </w:r>
      <w:proofErr w:type="spellStart"/>
      <w:r w:rsidR="00A364BB">
        <w:t>photoinitiator</w:t>
      </w:r>
      <w:proofErr w:type="spellEnd"/>
      <w:r w:rsidR="00A364BB">
        <w:t xml:space="preserve"> that is typically found in these formulations is</w:t>
      </w:r>
      <w:r w:rsidR="006B4F2D">
        <w:t xml:space="preserve"> a sulfonium salt</w:t>
      </w:r>
      <w:r w:rsidR="00A364BB">
        <w:t xml:space="preserve">, while </w:t>
      </w:r>
      <w:r w:rsidR="00A176C5">
        <w:t xml:space="preserve">cyclopentanone </w:t>
      </w:r>
      <w:r w:rsidR="00A364BB">
        <w:t xml:space="preserve">is utilized </w:t>
      </w:r>
      <w:r w:rsidR="00A176C5">
        <w:t>as the solvent</w:t>
      </w:r>
      <w:r w:rsidR="004D298D">
        <w:t xml:space="preserve"> to allow fast casting of the oligomer and </w:t>
      </w:r>
      <w:proofErr w:type="spellStart"/>
      <w:r w:rsidR="004D298D">
        <w:t>photoinitiator</w:t>
      </w:r>
      <w:proofErr w:type="spellEnd"/>
      <w:r w:rsidR="00DE2DB5">
        <w:t xml:space="preserve"> (Figure 1)</w:t>
      </w:r>
      <w:r w:rsidR="00B36E01">
        <w:t xml:space="preserve"> </w:t>
      </w:r>
      <w:r w:rsidR="00E87CD8">
        <w:rPr>
          <w:rStyle w:val="FootnoteReference"/>
        </w:rPr>
        <w:fldChar w:fldCharType="begin" w:fldLock="1"/>
      </w:r>
      <w:r w:rsidR="00186DA3">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id":"ITEM-2","itemData":{"DOI":"10.1149/1.2116707","ISSN":"00134651","abstract":"Recent advances in fabricating 3D micro- and nanostructures using carbon microelectromechanical systems, or C-MEMS, has opened up a wide variety of new and exciting applications. The development of 3D C-MEMS has been catapulted forward by the use of transparent, high-viscosity resists such as SU-8. The electrical characteristics and shrinkage of various thickness carbon films derived from SU-8 and AZ P4620 are quantified and discussed in the context of the decomposition and carbonization mechanisms of epoxy and phenolic resins. Measurements obtained reveal a thickness dependence of the resistivity at lower carbonization temperatures but not much dependence at 1000°C. Possible explanations for this low-temperature thickness dependence are given. The electrical characteristics of carbon films obtained from both types of photoresists carbonized at 1000°C are very similar to that of glassy carbon. Simulations have been carried out to demonstrate the importance of the carbon resistivity for C-MEMS devices when used in conductive media. A method for simple optimization and verification of C-MEMS device designs for use in conductive media is introduced.","author":[{"dropping-particle":"","family":"Park","given":"Benjamin Y.","non-dropping-particle":"","parse-names":false,"suffix":""},{"dropping-particle":"","family":"Taherabadi","given":"Lili","non-dropping-particle":"","parse-names":false,"suffix":""},{"dropping-particle":"","family":"Wang","given":"Chunlei","non-dropping-particle":"","parse-names":false,"suffix":""},{"dropping-particle":"","family":"Zoval","given":"Jim","non-dropping-particle":"","parse-names":false,"suffix":""},{"dropping-particle":"","family":"Madou","given":"Marc J.","non-dropping-particle":"","parse-names":false,"suffix":""}],"container-title":"Journal of The Electrochemical Society","id":"ITEM-2","issue":"12","issued":{"date-parts":[["2005"]]},"page":"J136","title":"Electrical Properties and Shrinkage of Carbonized Photoresist Films and the Implications for Carbon Microelectromechanical Systems Devices in Conductive Media","type":"article-journal","volume":"152"},"uris":["http://www.mendeley.com/documents/?uuid=6ad92835-cf4f-4895-b35a-9490debee54c"]},{"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mendeley":{"formattedCitation":"[12–14]","plainTextFormattedCitation":"[12–14]","previouslyFormattedCitation":"[12–14]"},"properties":{"noteIndex":0},"schema":"https://github.com/citation-style-language/schema/raw/master/csl-citation.json"}</w:instrText>
      </w:r>
      <w:r w:rsidR="00E87CD8">
        <w:rPr>
          <w:rStyle w:val="FootnoteReference"/>
        </w:rPr>
        <w:fldChar w:fldCharType="separate"/>
      </w:r>
      <w:r w:rsidR="00162540" w:rsidRPr="00162540">
        <w:rPr>
          <w:noProof/>
          <w:lang w:val="en-GB"/>
        </w:rPr>
        <w:t>[12–14]</w:t>
      </w:r>
      <w:r w:rsidR="00E87CD8">
        <w:rPr>
          <w:rStyle w:val="FootnoteReference"/>
        </w:rPr>
        <w:fldChar w:fldCharType="end"/>
      </w:r>
      <w:r w:rsidR="002104EC" w:rsidRPr="003038D4">
        <w:rPr>
          <w:lang w:val="en-GB"/>
        </w:rPr>
        <w:t>.</w:t>
      </w:r>
      <w:r w:rsidR="00CE78D3">
        <w:rPr>
          <w:lang w:val="en-GB"/>
        </w:rPr>
        <w:t xml:space="preserve"> Given that in most applications, the cyclopentanone, </w:t>
      </w:r>
      <w:r w:rsidR="00F55351">
        <w:rPr>
          <w:lang w:val="en-GB"/>
        </w:rPr>
        <w:t>required</w:t>
      </w:r>
      <w:r w:rsidR="00CE78D3">
        <w:rPr>
          <w:lang w:val="en-GB"/>
        </w:rPr>
        <w:t xml:space="preserve"> to adjust initial viscosity</w:t>
      </w:r>
      <w:r w:rsidR="00F55351">
        <w:rPr>
          <w:lang w:val="en-GB"/>
        </w:rPr>
        <w:t xml:space="preserve"> and allow the casting of the precursors oligomer</w:t>
      </w:r>
      <w:r w:rsidR="00CE78D3">
        <w:rPr>
          <w:lang w:val="en-GB"/>
        </w:rPr>
        <w:t>, is mostly evaporated in the cast</w:t>
      </w:r>
      <w:r w:rsidR="00F55351">
        <w:rPr>
          <w:lang w:val="en-GB"/>
        </w:rPr>
        <w:t>ing</w:t>
      </w:r>
      <w:r w:rsidR="00CE78D3">
        <w:rPr>
          <w:lang w:val="en-GB"/>
        </w:rPr>
        <w:t xml:space="preserve"> or electrosp</w:t>
      </w:r>
      <w:r w:rsidR="00F55351">
        <w:rPr>
          <w:lang w:val="en-GB"/>
        </w:rPr>
        <w:t>inning</w:t>
      </w:r>
      <w:r w:rsidR="00CE78D3">
        <w:rPr>
          <w:lang w:val="en-GB"/>
        </w:rPr>
        <w:t xml:space="preserve"> </w:t>
      </w:r>
      <w:r w:rsidR="00F55351">
        <w:rPr>
          <w:lang w:val="en-GB"/>
        </w:rPr>
        <w:t>steps</w:t>
      </w:r>
      <w:r w:rsidR="00CE78D3">
        <w:rPr>
          <w:lang w:val="en-GB"/>
        </w:rPr>
        <w:t>, we will refer to our precursor material as Bis-phenol A Novolac Epoxy (BPNE) considering that the other left</w:t>
      </w:r>
      <w:r w:rsidR="00555FEE">
        <w:rPr>
          <w:lang w:val="en-GB"/>
        </w:rPr>
        <w:t>-</w:t>
      </w:r>
      <w:r w:rsidR="00CE78D3">
        <w:rPr>
          <w:lang w:val="en-GB"/>
        </w:rPr>
        <w:t xml:space="preserve">over </w:t>
      </w:r>
      <w:r w:rsidR="003B511B">
        <w:rPr>
          <w:lang w:val="en-GB"/>
        </w:rPr>
        <w:t>molecules</w:t>
      </w:r>
      <w:r w:rsidR="00CE78D3">
        <w:rPr>
          <w:lang w:val="en-GB"/>
        </w:rPr>
        <w:t xml:space="preserve"> from the SU-8 formulation are present in relatively low quantities and not expected to greatly affect the properties of the final pyrolyzed materials. </w:t>
      </w:r>
    </w:p>
    <w:p w14:paraId="7BCD5130" w14:textId="77777777" w:rsidR="00C26DFD" w:rsidRPr="003038D4" w:rsidRDefault="00C26DFD" w:rsidP="003E5659">
      <w:pPr>
        <w:pStyle w:val="Els-body-text"/>
        <w:ind w:right="-28"/>
        <w:rPr>
          <w:lang w:val="en-GB"/>
        </w:rPr>
      </w:pPr>
    </w:p>
    <w:p w14:paraId="7E5E96DC" w14:textId="5C6B3416" w:rsidR="001427CF" w:rsidRDefault="000E0AFB" w:rsidP="001427CF">
      <w:pPr>
        <w:pStyle w:val="Els-body-text"/>
        <w:ind w:right="-28"/>
      </w:pPr>
      <w:r>
        <w:t>Since carbon materials can vary greatly in the</w:t>
      </w:r>
      <w:r w:rsidR="007A64AB">
        <w:t xml:space="preserve"> volume fractions </w:t>
      </w:r>
      <w:r>
        <w:t>of</w:t>
      </w:r>
      <w:r w:rsidR="009B03A3" w:rsidRPr="009B03A3">
        <w:t xml:space="preserve"> crystalline</w:t>
      </w:r>
      <w:r w:rsidR="00E05D68">
        <w:t xml:space="preserve"> and amorphous</w:t>
      </w:r>
      <w:r w:rsidR="00111466">
        <w:t xml:space="preserve"> regions</w:t>
      </w:r>
      <w:r w:rsidR="009B03A3">
        <w:t xml:space="preserve">, their </w:t>
      </w:r>
      <w:r w:rsidR="00E05D68">
        <w:t>electronic properties have been documented to change frequently and often dramatically as a function of the precursor and fabrication conditions</w:t>
      </w:r>
      <w:r w:rsidR="009B03A3">
        <w:t xml:space="preserve">. Recently, different chemical and physical methods have been applied to increase the </w:t>
      </w:r>
      <w:r w:rsidR="00E05D68">
        <w:t xml:space="preserve">extent of </w:t>
      </w:r>
      <w:r w:rsidR="00E06A5F">
        <w:t>graphitization and enhance the electro</w:t>
      </w:r>
      <w:r w:rsidR="00E05D68">
        <w:t xml:space="preserve">nic and </w:t>
      </w:r>
      <w:r w:rsidR="00E06A5F">
        <w:t>chemical properties</w:t>
      </w:r>
      <w:r w:rsidR="00E05D68">
        <w:t xml:space="preserve"> of these materials</w:t>
      </w:r>
      <w:r w:rsidR="00624A68">
        <w:t xml:space="preserve"> </w:t>
      </w:r>
      <w:r w:rsidR="00CE3100">
        <w:fldChar w:fldCharType="begin" w:fldLock="1"/>
      </w:r>
      <w:r w:rsidR="00962A2F">
        <w:instrText>ADDIN CSL_CITATION {"citationItems":[{"id":"ITEM-1","itemData":{"DOI":"10.1021/acsnano.5b03134","ISSN":"1936086X","abstract":"Graphene nanoribbon (GNR) is an important candidate for future nanoelectronics due to its high carrier mobility and dimension-controlled band gap. Polymer-templated growth is a promising method toward high quality and massive production of GNRs. However, the obtained GNRs so far are still quite defective. In order to rationally control the crystallinity of the synthesized GNRs, herein we systematically investigate the effect of polymer chemical structure on their templated growth of GNRs. We studied the morphology/dimensions, composition, graphitization degree, and electrical conductivity of GNRs derived from four different types of electrospun polymers. The four polymers polystyrene (PS), poly(vinyl alcohol) (PVA), polyvinylphenol (PVP), and Novolac (a phenolic resin) are chosen to investigate the effect of metal binding and the effect of aromatic moieties. We found that metal-binding functional groups are crucial for obtaining uniform and continuous GNRs. On the other hand, a polymer with aromatic moiet...","author":[{"dropping-particle":"","family":"Liu","given":"Nan","non-dropping-particle":"","parse-names":false,"suffix":""},{"dropping-particle":"","family":"Kim","given":"Kwanpyo","non-dropping-particle":"","parse-names":false,"suffix":""},{"dropping-particle":"","family":"Jeong","given":"Hu Young","non-dropping-particle":"","parse-names":false,"suffix":""},{"dropping-particle":"","family":"Hsu","given":"Po Chun","non-dropping-particle":"","parse-names":false,"suffix":""},{"dropping-particle":"","family":"Cui","given":"Yi","non-dropping-particle":"","parse-names":false,"suffix":""},{"dropping-particle":"","family":"Bao","given":"Zhenan","non-dropping-particle":"","parse-names":false,"suffix":""}],"container-title":"ACS Nano","id":"ITEM-1","issue":"9","issued":{"date-parts":[["2015"]]},"page":"9043-9049","title":"Effect of Chemical Structure on Polymer-Templated Growth of Graphitic Nanoribbons","type":"article-journal","volume":"9"},"uris":["http://www.mendeley.com/documents/?uuid=34d285fc-f2a7-4dfd-8d4a-9aba9c41009f"]},{"id":"ITEM-2","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2","issue":"2","issued":{"date-parts":[["2008","2"]]},"page":"410-416","title":"The electronic transport properties and microstructure of carbon nanofiber/epoxy composites","type":"article-journal","volume":"68"},"uris":["http://www.mendeley.com/documents/?uuid=898f8ce1-ad63-4e9f-b397-5c13f4781035"]},{"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id":"ITEM-4","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4","issue":"1","issued":{"date-parts":[["2017","12","29"]]},"page":"16551","title":"Graphitizing Non-graphitizable Carbons by Stress-induced Routes","type":"article-journal","volume":"7"},"uris":["http://www.mendeley.com/documents/?uuid=e7384a2b-5691-4d31-874d-a48621504ec3"]}],"mendeley":{"formattedCitation":"[14–17]","plainTextFormattedCitation":"[14–17]","previouslyFormattedCitation":"[14–17]"},"properties":{"noteIndex":0},"schema":"https://github.com/citation-style-language/schema/raw/master/csl-citation.json"}</w:instrText>
      </w:r>
      <w:r w:rsidR="00CE3100">
        <w:fldChar w:fldCharType="separate"/>
      </w:r>
      <w:r w:rsidR="00427E4B" w:rsidRPr="00427E4B">
        <w:rPr>
          <w:noProof/>
        </w:rPr>
        <w:t>[14–17]</w:t>
      </w:r>
      <w:r w:rsidR="00CE3100">
        <w:fldChar w:fldCharType="end"/>
      </w:r>
      <w:r w:rsidR="00E06A5F">
        <w:t xml:space="preserve">. </w:t>
      </w:r>
      <w:r w:rsidR="001F5B92">
        <w:t>Inspired by</w:t>
      </w:r>
      <w:r w:rsidR="00E05D68">
        <w:t xml:space="preserve"> these studies, we decided to test the possibility of increasing the electrical conductivity of the carbon materials derived from the pyrolysis of </w:t>
      </w:r>
      <w:r w:rsidR="00555FEE">
        <w:t>BNPE</w:t>
      </w:r>
      <w:r w:rsidR="00E05D68">
        <w:t xml:space="preserve"> as a function of the application of</w:t>
      </w:r>
      <w:r w:rsidR="001F5B92">
        <w:t xml:space="preserve"> a mechanical stress</w:t>
      </w:r>
      <w:r w:rsidR="00E05D68">
        <w:t>, namely compression,</w:t>
      </w:r>
      <w:r w:rsidR="007A64AB">
        <w:t xml:space="preserve"> since</w:t>
      </w:r>
      <w:r w:rsidR="00E05D68">
        <w:t xml:space="preserve"> it is</w:t>
      </w:r>
      <w:r w:rsidR="006D30CC">
        <w:t xml:space="preserve"> a relatively</w:t>
      </w:r>
      <w:r w:rsidR="003D5275">
        <w:t xml:space="preserve"> simple and</w:t>
      </w:r>
      <w:r w:rsidR="00E05D68">
        <w:t xml:space="preserve"> </w:t>
      </w:r>
      <w:r w:rsidR="003D5275">
        <w:t>cost-</w:t>
      </w:r>
      <w:r w:rsidR="00E06A5F">
        <w:t>effective</w:t>
      </w:r>
      <w:r w:rsidR="00E05D68">
        <w:t xml:space="preserve"> method to increase the crystallinity of polymer precursors before pyrolysis</w:t>
      </w:r>
      <w:r w:rsidR="00E06A5F">
        <w:t>.</w:t>
      </w:r>
      <w:r w:rsidR="00E05D68">
        <w:t xml:space="preserve"> The latter, given the possibility of going above the melting temperature</w:t>
      </w:r>
      <w:r w:rsidR="00121FD1">
        <w:t xml:space="preserve"> (T</w:t>
      </w:r>
      <w:r w:rsidR="00121FD1" w:rsidRPr="00121FD1">
        <w:rPr>
          <w:vertAlign w:val="subscript"/>
        </w:rPr>
        <w:t>m</w:t>
      </w:r>
      <w:r w:rsidR="00121FD1">
        <w:t>)</w:t>
      </w:r>
      <w:r w:rsidR="00E05D68">
        <w:t xml:space="preserve"> of the uncured </w:t>
      </w:r>
      <w:r w:rsidR="0090447C">
        <w:t xml:space="preserve">epoxy oligomer and using a compressive force to induce the formation of more crystalline domains in the material. </w:t>
      </w:r>
    </w:p>
    <w:p w14:paraId="1B83D95B" w14:textId="77777777" w:rsidR="00C26DFD" w:rsidRDefault="00C26DFD" w:rsidP="001427CF">
      <w:pPr>
        <w:pStyle w:val="Els-body-text"/>
        <w:ind w:right="-28"/>
      </w:pPr>
    </w:p>
    <w:p w14:paraId="2049A539" w14:textId="232E6C2A" w:rsidR="009B0A48" w:rsidRDefault="00C526F2" w:rsidP="001427CF">
      <w:pPr>
        <w:pStyle w:val="Els-body-text"/>
        <w:ind w:right="-28"/>
      </w:pPr>
      <w:r>
        <w:t xml:space="preserve">Others have used the idea of mechanically compressing the polymer precursors before </w:t>
      </w:r>
      <w:r w:rsidR="001427CF">
        <w:t xml:space="preserve">pyrolysis to increase the crystallinity of the final carbon material and thus the electrical conductivity. </w:t>
      </w:r>
      <w:proofErr w:type="spellStart"/>
      <w:r w:rsidR="007F54BE" w:rsidRPr="007F54BE">
        <w:t>Ghazinejad</w:t>
      </w:r>
      <w:proofErr w:type="spellEnd"/>
      <w:r w:rsidR="007F54BE">
        <w:t xml:space="preserve"> </w:t>
      </w:r>
      <w:r w:rsidR="009B0A48">
        <w:t xml:space="preserve">et al. </w:t>
      </w:r>
      <w:r w:rsidR="00E87CD8">
        <w:rPr>
          <w:rStyle w:val="FootnoteReference"/>
        </w:rPr>
        <w:fldChar w:fldCharType="begin" w:fldLock="1"/>
      </w:r>
      <w:r w:rsidR="00911611">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e7384a2b-5691-4d31-874d-a48621504ec3"]}],"mendeley":{"formattedCitation":"[17]","plainTextFormattedCitation":"[17]","previouslyFormattedCitation":"[17]"},"properties":{"noteIndex":0},"schema":"https://github.com/citation-style-language/schema/raw/master/csl-citation.json"}</w:instrText>
      </w:r>
      <w:r w:rsidR="00E87CD8">
        <w:rPr>
          <w:rStyle w:val="FootnoteReference"/>
        </w:rPr>
        <w:fldChar w:fldCharType="separate"/>
      </w:r>
      <w:r w:rsidR="00911611" w:rsidRPr="00911611">
        <w:rPr>
          <w:bCs/>
          <w:noProof/>
        </w:rPr>
        <w:t>[17]</w:t>
      </w:r>
      <w:r w:rsidR="00E87CD8">
        <w:rPr>
          <w:rStyle w:val="FootnoteReference"/>
        </w:rPr>
        <w:fldChar w:fldCharType="end"/>
      </w:r>
      <w:r w:rsidR="009B0A48">
        <w:t xml:space="preserve"> investigated the effect of</w:t>
      </w:r>
      <w:r w:rsidR="00C93C2D">
        <w:t xml:space="preserve"> compression and tension</w:t>
      </w:r>
      <w:r w:rsidR="009B0A48" w:rsidRPr="009B0A48">
        <w:t xml:space="preserve"> </w:t>
      </w:r>
      <w:r w:rsidR="009B0A48">
        <w:t>on the</w:t>
      </w:r>
      <w:r w:rsidR="00C93C2D">
        <w:t xml:space="preserve"> degree of</w:t>
      </w:r>
      <w:r w:rsidR="009B0A48">
        <w:t xml:space="preserve"> graphitization</w:t>
      </w:r>
      <w:r w:rsidR="0053752C">
        <w:t xml:space="preserve"> and</w:t>
      </w:r>
      <w:r w:rsidR="009B0A48">
        <w:t xml:space="preserve"> </w:t>
      </w:r>
      <w:r w:rsidR="009B0A48" w:rsidRPr="009B0A48">
        <w:t>molecular alignmen</w:t>
      </w:r>
      <w:r w:rsidR="00860850">
        <w:t>t of poly-acrylonitrile (PAN) fibers</w:t>
      </w:r>
      <w:r w:rsidR="009B0A48">
        <w:t xml:space="preserve">. </w:t>
      </w:r>
      <w:r w:rsidR="00860850">
        <w:t>An electrospinning process was used to</w:t>
      </w:r>
      <w:r w:rsidR="009B0A48">
        <w:t xml:space="preserve"> unwind and orient the molecular chains</w:t>
      </w:r>
      <w:r w:rsidR="0053752C">
        <w:t xml:space="preserve"> </w:t>
      </w:r>
      <w:r w:rsidR="00860850">
        <w:t>via electrohydrodynamic forces</w:t>
      </w:r>
      <w:r w:rsidR="00796E38">
        <w:t xml:space="preserve"> in far-field electrospinning</w:t>
      </w:r>
      <w:r w:rsidR="00332AD4">
        <w:t xml:space="preserve"> with and without carbon nanotubes as templating agents</w:t>
      </w:r>
      <w:r w:rsidR="00860850">
        <w:t xml:space="preserve">. The stabilized </w:t>
      </w:r>
      <w:r w:rsidR="00E53FC2">
        <w:t>PAN</w:t>
      </w:r>
      <w:r w:rsidR="00860850">
        <w:t xml:space="preserve"> fibers were then </w:t>
      </w:r>
      <w:r w:rsidR="00964E42" w:rsidRPr="0093419C">
        <w:t>pyrolyzed</w:t>
      </w:r>
      <w:r w:rsidR="00860850">
        <w:t xml:space="preserve"> for samples with and without </w:t>
      </w:r>
      <w:r w:rsidR="00EE6CBB">
        <w:t xml:space="preserve">the </w:t>
      </w:r>
      <w:r w:rsidR="00860850">
        <w:t>mechanical</w:t>
      </w:r>
      <w:r w:rsidR="00EE6CBB">
        <w:t xml:space="preserve"> strain in compression and tension modes</w:t>
      </w:r>
      <w:r w:rsidR="00796E38">
        <w:t>, where thermal crosslinking was employed to lock the polymer into a network configuration</w:t>
      </w:r>
      <w:r w:rsidR="0053752C" w:rsidRPr="0093419C">
        <w:t>.</w:t>
      </w:r>
      <w:r w:rsidR="00860850">
        <w:t xml:space="preserve"> Their results show that with the correct combination of thermal crosslinking and mechanical stress, the previously “un-graphitizable” PAN can be converted into a carbon material with a significant sp</w:t>
      </w:r>
      <w:r w:rsidR="00860850" w:rsidRPr="00860850">
        <w:rPr>
          <w:vertAlign w:val="superscript"/>
        </w:rPr>
        <w:t>2</w:t>
      </w:r>
      <w:r w:rsidR="004B01FA">
        <w:t xml:space="preserve">-hybridized </w:t>
      </w:r>
      <w:r w:rsidR="00860850">
        <w:t>carbon content and good electrical conductivity</w:t>
      </w:r>
      <w:r w:rsidR="00332AD4">
        <w:t xml:space="preserve"> via a stress-induced route</w:t>
      </w:r>
      <w:r w:rsidR="00860850">
        <w:t>. The latter motivated the</w:t>
      </w:r>
      <w:r w:rsidR="005B2465">
        <w:t xml:space="preserve"> present </w:t>
      </w:r>
      <w:r w:rsidR="00262BB2">
        <w:t>investigation of</w:t>
      </w:r>
      <w:r w:rsidR="00860850">
        <w:t xml:space="preserve"> </w:t>
      </w:r>
      <w:r w:rsidR="00262BB2">
        <w:t>the possibility of</w:t>
      </w:r>
      <w:r w:rsidR="00860850">
        <w:t xml:space="preserve"> enhanc</w:t>
      </w:r>
      <w:r w:rsidR="00262BB2">
        <w:t>ing</w:t>
      </w:r>
      <w:r w:rsidR="00860850">
        <w:t xml:space="preserve"> the electrical conductivity of other materials,</w:t>
      </w:r>
      <w:r w:rsidR="00262BB2">
        <w:t xml:space="preserve"> i.e.</w:t>
      </w:r>
      <w:r w:rsidR="00860850">
        <w:t xml:space="preserve"> </w:t>
      </w:r>
      <w:r w:rsidR="00262BB2">
        <w:t xml:space="preserve">Bis-Phenol A </w:t>
      </w:r>
      <w:r w:rsidR="00860850">
        <w:t>Novolac Epoxy, with a combination of photo</w:t>
      </w:r>
      <w:r w:rsidR="00FD4FD2">
        <w:t>-</w:t>
      </w:r>
      <w:r w:rsidR="00860850">
        <w:t>crosslinking and compression to increase its electrical conductivity</w:t>
      </w:r>
      <w:r w:rsidR="005B2465">
        <w:t xml:space="preserve"> after pyrolysis</w:t>
      </w:r>
      <w:r w:rsidR="00262BB2">
        <w:t xml:space="preserve"> beyond</w:t>
      </w:r>
      <w:r w:rsidR="003C00C7">
        <w:t xml:space="preserve"> the current limits</w:t>
      </w:r>
      <w:r w:rsidR="00860850">
        <w:t xml:space="preserve">. </w:t>
      </w:r>
    </w:p>
    <w:p w14:paraId="36BDA698" w14:textId="77777777" w:rsidR="00C26DFD" w:rsidRPr="0093419C" w:rsidRDefault="00C26DFD" w:rsidP="001427CF">
      <w:pPr>
        <w:pStyle w:val="Els-body-text"/>
        <w:ind w:right="-28"/>
      </w:pPr>
    </w:p>
    <w:p w14:paraId="0279BE52" w14:textId="2E36B452" w:rsidR="00544884" w:rsidRDefault="002104EC" w:rsidP="006D43D9">
      <w:pPr>
        <w:pStyle w:val="Els-body-text"/>
        <w:ind w:right="-28"/>
      </w:pPr>
      <w:proofErr w:type="spellStart"/>
      <w:r w:rsidRPr="00FE16CE">
        <w:rPr>
          <w:lang w:val="es-ES"/>
        </w:rPr>
        <w:t>Cardenas-Benitez</w:t>
      </w:r>
      <w:proofErr w:type="spellEnd"/>
      <w:r w:rsidRPr="00FE16CE">
        <w:rPr>
          <w:lang w:val="es-ES"/>
        </w:rPr>
        <w:t xml:space="preserve"> et al. </w:t>
      </w:r>
      <w:r w:rsidR="00E87CD8" w:rsidRPr="0093419C">
        <w:rPr>
          <w:rStyle w:val="FootnoteReference"/>
        </w:rPr>
        <w:fldChar w:fldCharType="begin" w:fldLock="1"/>
      </w:r>
      <w:r w:rsidR="00186DA3" w:rsidRPr="00FE16CE">
        <w:rPr>
          <w:lang w:val="es-ES"/>
        </w:rP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w:instrText>
      </w:r>
      <w:r w:rsidR="00186DA3" w:rsidRPr="002F11D1">
        <w:rPr>
          <w:lang w:val="es-ES"/>
        </w:rPr>
        <w:instrText>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E87CD8" w:rsidRPr="0093419C">
        <w:rPr>
          <w:rStyle w:val="FootnoteReference"/>
        </w:rPr>
        <w:fldChar w:fldCharType="separate"/>
      </w:r>
      <w:r w:rsidR="00162540" w:rsidRPr="002F11D1">
        <w:rPr>
          <w:noProof/>
          <w:lang w:val="es-ES"/>
        </w:rPr>
        <w:t>[12]</w:t>
      </w:r>
      <w:r w:rsidR="00E87CD8" w:rsidRPr="0093419C">
        <w:rPr>
          <w:rStyle w:val="FootnoteReference"/>
        </w:rPr>
        <w:fldChar w:fldCharType="end"/>
      </w:r>
      <w:r w:rsidRPr="002F11D1">
        <w:rPr>
          <w:lang w:val="es-ES"/>
        </w:rPr>
        <w:t xml:space="preserve"> </w:t>
      </w:r>
      <w:proofErr w:type="spellStart"/>
      <w:r w:rsidR="007D13A1" w:rsidRPr="002F11D1">
        <w:rPr>
          <w:lang w:val="es-ES"/>
        </w:rPr>
        <w:t>proposed</w:t>
      </w:r>
      <w:proofErr w:type="spellEnd"/>
      <w:r w:rsidR="007D13A1" w:rsidRPr="002F11D1">
        <w:rPr>
          <w:lang w:val="es-ES"/>
        </w:rPr>
        <w:t xml:space="preserve"> </w:t>
      </w:r>
      <w:proofErr w:type="spellStart"/>
      <w:r w:rsidR="007D13A1" w:rsidRPr="002F11D1">
        <w:rPr>
          <w:lang w:val="es-ES"/>
        </w:rPr>
        <w:t>that</w:t>
      </w:r>
      <w:proofErr w:type="spellEnd"/>
      <w:r w:rsidR="007D13A1" w:rsidRPr="002F11D1">
        <w:rPr>
          <w:lang w:val="es-ES"/>
        </w:rPr>
        <w:t xml:space="preserve"> </w:t>
      </w:r>
      <w:proofErr w:type="spellStart"/>
      <w:r w:rsidR="007D13A1" w:rsidRPr="002F11D1">
        <w:rPr>
          <w:lang w:val="es-ES"/>
        </w:rPr>
        <w:t>mechanical</w:t>
      </w:r>
      <w:proofErr w:type="spellEnd"/>
      <w:r w:rsidR="007D13A1" w:rsidRPr="002F11D1">
        <w:rPr>
          <w:lang w:val="es-ES"/>
        </w:rPr>
        <w:t xml:space="preserve"> </w:t>
      </w:r>
      <w:proofErr w:type="spellStart"/>
      <w:r w:rsidR="007D13A1" w:rsidRPr="002F11D1">
        <w:rPr>
          <w:lang w:val="es-ES"/>
        </w:rPr>
        <w:t>forces</w:t>
      </w:r>
      <w:proofErr w:type="spellEnd"/>
      <w:r w:rsidR="007D13A1" w:rsidRPr="002F11D1">
        <w:rPr>
          <w:lang w:val="es-ES"/>
        </w:rPr>
        <w:t xml:space="preserve"> </w:t>
      </w:r>
      <w:proofErr w:type="spellStart"/>
      <w:r w:rsidR="007D13A1" w:rsidRPr="002F11D1">
        <w:rPr>
          <w:lang w:val="es-ES"/>
        </w:rPr>
        <w:t>during</w:t>
      </w:r>
      <w:proofErr w:type="spellEnd"/>
      <w:r w:rsidRPr="002F11D1">
        <w:rPr>
          <w:lang w:val="es-ES"/>
        </w:rPr>
        <w:t xml:space="preserve"> </w:t>
      </w:r>
      <w:proofErr w:type="spellStart"/>
      <w:r w:rsidR="003937DA" w:rsidRPr="002F11D1">
        <w:rPr>
          <w:lang w:val="es-ES"/>
        </w:rPr>
        <w:t>the</w:t>
      </w:r>
      <w:proofErr w:type="spellEnd"/>
      <w:r w:rsidR="003937DA" w:rsidRPr="002F11D1">
        <w:rPr>
          <w:lang w:val="es-ES"/>
        </w:rPr>
        <w:t xml:space="preserve"> </w:t>
      </w:r>
      <w:proofErr w:type="spellStart"/>
      <w:r w:rsidRPr="002F11D1">
        <w:rPr>
          <w:lang w:val="es-ES"/>
        </w:rPr>
        <w:t>pyrolysis</w:t>
      </w:r>
      <w:proofErr w:type="spellEnd"/>
      <w:r w:rsidRPr="002F11D1">
        <w:rPr>
          <w:lang w:val="es-ES"/>
        </w:rPr>
        <w:t xml:space="preserve"> of </w:t>
      </w:r>
      <w:proofErr w:type="spellStart"/>
      <w:r w:rsidRPr="002F11D1">
        <w:rPr>
          <w:lang w:val="es-ES"/>
        </w:rPr>
        <w:t>photocured</w:t>
      </w:r>
      <w:proofErr w:type="spellEnd"/>
      <w:r w:rsidRPr="002F11D1">
        <w:rPr>
          <w:lang w:val="es-ES"/>
        </w:rPr>
        <w:t xml:space="preserve"> </w:t>
      </w:r>
      <w:r w:rsidR="003E35D7" w:rsidRPr="002F11D1">
        <w:rPr>
          <w:lang w:val="es-ES"/>
        </w:rPr>
        <w:t>BPNE</w:t>
      </w:r>
      <w:r w:rsidR="00555FEE" w:rsidRPr="002F11D1">
        <w:rPr>
          <w:lang w:val="es-ES"/>
        </w:rPr>
        <w:t>-</w:t>
      </w:r>
      <w:proofErr w:type="spellStart"/>
      <w:r w:rsidR="00555FEE" w:rsidRPr="002F11D1">
        <w:rPr>
          <w:lang w:val="es-ES"/>
        </w:rPr>
        <w:t>derived</w:t>
      </w:r>
      <w:proofErr w:type="spellEnd"/>
      <w:r w:rsidRPr="002F11D1">
        <w:rPr>
          <w:lang w:val="es-ES"/>
        </w:rPr>
        <w:t xml:space="preserve"> </w:t>
      </w:r>
      <w:proofErr w:type="spellStart"/>
      <w:r w:rsidRPr="002F11D1">
        <w:rPr>
          <w:lang w:val="es-ES"/>
        </w:rPr>
        <w:t>structures</w:t>
      </w:r>
      <w:proofErr w:type="spellEnd"/>
      <w:r w:rsidR="003937DA" w:rsidRPr="002F11D1">
        <w:rPr>
          <w:lang w:val="es-ES"/>
        </w:rPr>
        <w:t xml:space="preserve">, </w:t>
      </w:r>
      <w:proofErr w:type="spellStart"/>
      <w:r w:rsidR="003937DA" w:rsidRPr="002F11D1">
        <w:rPr>
          <w:lang w:val="es-ES"/>
        </w:rPr>
        <w:t>evidence</w:t>
      </w:r>
      <w:proofErr w:type="spellEnd"/>
      <w:r w:rsidR="003937DA" w:rsidRPr="002F11D1">
        <w:rPr>
          <w:lang w:val="es-ES"/>
        </w:rPr>
        <w:t xml:space="preserve"> </w:t>
      </w:r>
      <w:proofErr w:type="spellStart"/>
      <w:r w:rsidR="003937DA" w:rsidRPr="002F11D1">
        <w:rPr>
          <w:lang w:val="es-ES"/>
        </w:rPr>
        <w:t>by</w:t>
      </w:r>
      <w:proofErr w:type="spellEnd"/>
      <w:r w:rsidR="003937DA" w:rsidRPr="002F11D1">
        <w:rPr>
          <w:lang w:val="es-ES"/>
        </w:rPr>
        <w:t xml:space="preserve"> </w:t>
      </w:r>
      <w:proofErr w:type="spellStart"/>
      <w:r w:rsidR="003937DA" w:rsidRPr="002F11D1">
        <w:rPr>
          <w:lang w:val="es-ES"/>
        </w:rPr>
        <w:t>their</w:t>
      </w:r>
      <w:proofErr w:type="spellEnd"/>
      <w:r w:rsidR="003937DA" w:rsidRPr="002F11D1">
        <w:rPr>
          <w:lang w:val="es-ES"/>
        </w:rPr>
        <w:t xml:space="preserve"> </w:t>
      </w:r>
      <w:proofErr w:type="spellStart"/>
      <w:r w:rsidR="003937DA" w:rsidRPr="002F11D1">
        <w:rPr>
          <w:lang w:val="es-ES"/>
        </w:rPr>
        <w:t>shrinkage</w:t>
      </w:r>
      <w:proofErr w:type="spellEnd"/>
      <w:r w:rsidR="003937DA" w:rsidRPr="002F11D1">
        <w:rPr>
          <w:lang w:val="es-ES"/>
        </w:rPr>
        <w:t xml:space="preserve">, </w:t>
      </w:r>
      <w:proofErr w:type="spellStart"/>
      <w:r w:rsidR="003937DA" w:rsidRPr="002F11D1">
        <w:rPr>
          <w:lang w:val="es-ES"/>
        </w:rPr>
        <w:t>contribute</w:t>
      </w:r>
      <w:proofErr w:type="spellEnd"/>
      <w:r w:rsidR="003937DA" w:rsidRPr="002F11D1">
        <w:rPr>
          <w:lang w:val="es-ES"/>
        </w:rPr>
        <w:t xml:space="preserve"> </w:t>
      </w:r>
      <w:proofErr w:type="spellStart"/>
      <w:r w:rsidR="003937DA" w:rsidRPr="002F11D1">
        <w:rPr>
          <w:lang w:val="es-ES"/>
        </w:rPr>
        <w:t>towards</w:t>
      </w:r>
      <w:proofErr w:type="spellEnd"/>
      <w:r w:rsidR="003937DA" w:rsidRPr="002F11D1">
        <w:rPr>
          <w:lang w:val="es-ES"/>
        </w:rPr>
        <w:t xml:space="preserve"> </w:t>
      </w:r>
      <w:proofErr w:type="spellStart"/>
      <w:r w:rsidR="003937DA" w:rsidRPr="002F11D1">
        <w:rPr>
          <w:lang w:val="es-ES"/>
        </w:rPr>
        <w:t>increasing</w:t>
      </w:r>
      <w:proofErr w:type="spellEnd"/>
      <w:r w:rsidR="003937DA" w:rsidRPr="002F11D1">
        <w:rPr>
          <w:lang w:val="es-ES"/>
        </w:rPr>
        <w:t xml:space="preserve"> </w:t>
      </w:r>
      <w:proofErr w:type="spellStart"/>
      <w:r w:rsidR="003937DA" w:rsidRPr="002F11D1">
        <w:rPr>
          <w:lang w:val="es-ES"/>
        </w:rPr>
        <w:t>the</w:t>
      </w:r>
      <w:proofErr w:type="spellEnd"/>
      <w:r w:rsidR="003937DA" w:rsidRPr="002F11D1">
        <w:rPr>
          <w:lang w:val="es-ES"/>
        </w:rPr>
        <w:t xml:space="preserve"> </w:t>
      </w:r>
      <w:proofErr w:type="spellStart"/>
      <w:r w:rsidR="003937DA" w:rsidRPr="002F11D1">
        <w:rPr>
          <w:lang w:val="es-ES"/>
        </w:rPr>
        <w:t>electrical</w:t>
      </w:r>
      <w:proofErr w:type="spellEnd"/>
      <w:r w:rsidR="003937DA" w:rsidRPr="002F11D1">
        <w:rPr>
          <w:lang w:val="es-ES"/>
        </w:rPr>
        <w:t xml:space="preserve"> </w:t>
      </w:r>
      <w:proofErr w:type="spellStart"/>
      <w:r w:rsidR="003937DA" w:rsidRPr="002F11D1">
        <w:rPr>
          <w:lang w:val="es-ES"/>
        </w:rPr>
        <w:t>conductivity</w:t>
      </w:r>
      <w:proofErr w:type="spellEnd"/>
      <w:r w:rsidR="003937DA" w:rsidRPr="002F11D1">
        <w:rPr>
          <w:lang w:val="es-ES"/>
        </w:rPr>
        <w:t xml:space="preserve"> of </w:t>
      </w:r>
      <w:proofErr w:type="spellStart"/>
      <w:r w:rsidR="003937DA" w:rsidRPr="002F11D1">
        <w:rPr>
          <w:lang w:val="es-ES"/>
        </w:rPr>
        <w:t>the</w:t>
      </w:r>
      <w:proofErr w:type="spellEnd"/>
      <w:r w:rsidR="003937DA" w:rsidRPr="002F11D1">
        <w:rPr>
          <w:lang w:val="es-ES"/>
        </w:rPr>
        <w:t xml:space="preserve"> final </w:t>
      </w:r>
      <w:proofErr w:type="spellStart"/>
      <w:r w:rsidR="003937DA" w:rsidRPr="002F11D1">
        <w:rPr>
          <w:lang w:val="es-ES"/>
        </w:rPr>
        <w:t>carbon</w:t>
      </w:r>
      <w:proofErr w:type="spellEnd"/>
      <w:r w:rsidR="003937DA" w:rsidRPr="002F11D1">
        <w:rPr>
          <w:lang w:val="es-ES"/>
        </w:rPr>
        <w:t xml:space="preserve"> </w:t>
      </w:r>
      <w:proofErr w:type="spellStart"/>
      <w:r w:rsidR="003937DA" w:rsidRPr="002F11D1">
        <w:rPr>
          <w:lang w:val="es-ES"/>
        </w:rPr>
        <w:t>materials</w:t>
      </w:r>
      <w:proofErr w:type="spellEnd"/>
      <w:r w:rsidR="00EA0E21" w:rsidRPr="002F11D1">
        <w:rPr>
          <w:lang w:val="es-ES"/>
        </w:rPr>
        <w:t xml:space="preserve">. </w:t>
      </w:r>
      <w:r w:rsidR="00EA0E21">
        <w:rPr>
          <w:lang w:val="en-GB"/>
        </w:rPr>
        <w:t xml:space="preserve">The study showed that </w:t>
      </w:r>
      <w:r w:rsidRPr="00186DA3">
        <w:rPr>
          <w:lang w:val="en-GB"/>
        </w:rPr>
        <w:t>the structures shrank about</w:t>
      </w:r>
      <w:r w:rsidR="0059028A">
        <w:rPr>
          <w:lang w:val="en-GB"/>
        </w:rPr>
        <w:t xml:space="preserve"> </w:t>
      </w:r>
      <w:r w:rsidRPr="00186DA3">
        <w:rPr>
          <w:lang w:val="en-GB"/>
        </w:rPr>
        <w:t xml:space="preserve">70% of their original size. </w:t>
      </w:r>
      <w:r w:rsidR="00611938">
        <w:t>T</w:t>
      </w:r>
      <w:r w:rsidRPr="0093419C">
        <w:t xml:space="preserve">he shrinkage and elongation of suspended </w:t>
      </w:r>
      <w:r w:rsidR="003E35D7">
        <w:t>BPNE</w:t>
      </w:r>
      <w:r w:rsidRPr="0093419C">
        <w:t xml:space="preserve"> fi</w:t>
      </w:r>
      <w:r w:rsidR="00EA0E21">
        <w:t>bers during pyrolysis influenced</w:t>
      </w:r>
      <w:r w:rsidRPr="0093419C">
        <w:t xml:space="preserve"> the resulting electrical properties</w:t>
      </w:r>
      <w:r w:rsidR="00962A2F">
        <w:t xml:space="preserve"> </w:t>
      </w:r>
      <w:r w:rsidR="00962A2F">
        <w:fldChar w:fldCharType="begin" w:fldLock="1"/>
      </w:r>
      <w:r w:rsidR="00E95FD2">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w:instrText>
      </w:r>
      <w:r w:rsidR="00E95FD2" w:rsidRPr="002F11D1">
        <w:rPr>
          <w:lang w:val="es-ES"/>
        </w:rPr>
        <w:instrText>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w:instrText>
      </w:r>
      <w:r w:rsidR="00E95FD2" w:rsidRPr="008C08EB">
        <w:rPr>
          <w:lang w:val="es-MX"/>
        </w:rPr>
        <w:instrText>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962A2F">
        <w:fldChar w:fldCharType="separate"/>
      </w:r>
      <w:r w:rsidR="00962A2F" w:rsidRPr="008C08EB">
        <w:rPr>
          <w:noProof/>
          <w:lang w:val="es-MX"/>
        </w:rPr>
        <w:t>[14]</w:t>
      </w:r>
      <w:r w:rsidR="00962A2F">
        <w:fldChar w:fldCharType="end"/>
      </w:r>
      <w:r w:rsidR="00F46D11" w:rsidRPr="008C08EB">
        <w:rPr>
          <w:lang w:val="es-MX"/>
        </w:rPr>
        <w:t>.</w:t>
      </w:r>
      <w:r w:rsidRPr="008C08EB">
        <w:rPr>
          <w:lang w:val="es-MX"/>
        </w:rPr>
        <w:t xml:space="preserve"> </w:t>
      </w:r>
      <w:r w:rsidR="00E95FD2" w:rsidRPr="008C08EB">
        <w:rPr>
          <w:lang w:val="es-MX"/>
        </w:rPr>
        <w:t xml:space="preserve">Canton et al. </w:t>
      </w:r>
      <w:r w:rsidR="00E95FD2">
        <w:fldChar w:fldCharType="begin" w:fldLock="1"/>
      </w:r>
      <w:r w:rsidR="00B37074" w:rsidRPr="008C08EB">
        <w:rPr>
          <w:lang w:val="es-MX"/>
        </w:rPr>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w:instrText>
      </w:r>
      <w:r w:rsidR="00B37074" w:rsidRPr="002F11D1">
        <w:rPr>
          <w:lang w:val="es-ES"/>
        </w:rPr>
        <w:instrText>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E95FD2">
        <w:fldChar w:fldCharType="separate"/>
      </w:r>
      <w:r w:rsidR="00E95FD2" w:rsidRPr="002F11D1">
        <w:rPr>
          <w:noProof/>
          <w:lang w:val="es-ES"/>
        </w:rPr>
        <w:t>[14]</w:t>
      </w:r>
      <w:r w:rsidR="00E95FD2">
        <w:fldChar w:fldCharType="end"/>
      </w:r>
      <w:r w:rsidR="00E95FD2" w:rsidRPr="002F11D1">
        <w:rPr>
          <w:lang w:val="es-ES"/>
        </w:rPr>
        <w:t xml:space="preserve"> </w:t>
      </w:r>
      <w:proofErr w:type="spellStart"/>
      <w:r w:rsidR="00905389" w:rsidRPr="002F11D1">
        <w:rPr>
          <w:lang w:val="es-ES"/>
        </w:rPr>
        <w:t>d</w:t>
      </w:r>
      <w:r w:rsidRPr="002F11D1">
        <w:rPr>
          <w:lang w:val="es-ES"/>
        </w:rPr>
        <w:t>eposited</w:t>
      </w:r>
      <w:proofErr w:type="spellEnd"/>
      <w:r w:rsidRPr="002F11D1">
        <w:rPr>
          <w:lang w:val="es-ES"/>
        </w:rPr>
        <w:t xml:space="preserve"> </w:t>
      </w:r>
      <w:r w:rsidR="003E35D7" w:rsidRPr="002F11D1">
        <w:rPr>
          <w:lang w:val="es-ES"/>
        </w:rPr>
        <w:t>BPNE</w:t>
      </w:r>
      <w:r w:rsidR="00905389" w:rsidRPr="002F11D1">
        <w:rPr>
          <w:lang w:val="es-ES"/>
        </w:rPr>
        <w:t xml:space="preserve"> </w:t>
      </w:r>
      <w:proofErr w:type="spellStart"/>
      <w:r w:rsidRPr="002F11D1">
        <w:rPr>
          <w:lang w:val="es-ES"/>
        </w:rPr>
        <w:t>fibers</w:t>
      </w:r>
      <w:proofErr w:type="spellEnd"/>
      <w:r w:rsidR="00683A7A" w:rsidRPr="002F11D1">
        <w:rPr>
          <w:lang w:val="es-ES"/>
        </w:rPr>
        <w:t xml:space="preserve"> </w:t>
      </w:r>
      <w:proofErr w:type="spellStart"/>
      <w:r w:rsidR="00683A7A" w:rsidRPr="002F11D1">
        <w:rPr>
          <w:lang w:val="es-ES"/>
        </w:rPr>
        <w:t>over</w:t>
      </w:r>
      <w:proofErr w:type="spellEnd"/>
      <w:r w:rsidRPr="002F11D1">
        <w:rPr>
          <w:lang w:val="es-ES"/>
        </w:rPr>
        <w:t xml:space="preserve"> </w:t>
      </w:r>
      <w:r w:rsidR="003E35D7" w:rsidRPr="002F11D1">
        <w:rPr>
          <w:lang w:val="es-ES"/>
        </w:rPr>
        <w:t>BPNE</w:t>
      </w:r>
      <w:r w:rsidR="007F11A4" w:rsidRPr="002F11D1">
        <w:rPr>
          <w:lang w:val="es-ES"/>
        </w:rPr>
        <w:t xml:space="preserve"> </w:t>
      </w:r>
      <w:proofErr w:type="spellStart"/>
      <w:r w:rsidR="007D13A1" w:rsidRPr="002F11D1">
        <w:rPr>
          <w:lang w:val="es-ES"/>
        </w:rPr>
        <w:t>posts</w:t>
      </w:r>
      <w:proofErr w:type="spellEnd"/>
      <w:r w:rsidR="003E35D7" w:rsidRPr="002F11D1">
        <w:rPr>
          <w:lang w:val="es-ES"/>
        </w:rPr>
        <w:t xml:space="preserve"> to </w:t>
      </w:r>
      <w:proofErr w:type="spellStart"/>
      <w:r w:rsidR="003E35D7" w:rsidRPr="002F11D1">
        <w:rPr>
          <w:lang w:val="es-ES"/>
        </w:rPr>
        <w:t>form</w:t>
      </w:r>
      <w:proofErr w:type="spellEnd"/>
      <w:r w:rsidR="003E35D7" w:rsidRPr="002F11D1">
        <w:rPr>
          <w:lang w:val="es-ES"/>
        </w:rPr>
        <w:t xml:space="preserve"> </w:t>
      </w:r>
      <w:proofErr w:type="spellStart"/>
      <w:r w:rsidR="003E35D7" w:rsidRPr="002F11D1">
        <w:rPr>
          <w:lang w:val="es-ES"/>
        </w:rPr>
        <w:t>monolithic</w:t>
      </w:r>
      <w:proofErr w:type="spellEnd"/>
      <w:r w:rsidR="003E35D7" w:rsidRPr="002F11D1">
        <w:rPr>
          <w:lang w:val="es-ES"/>
        </w:rPr>
        <w:t xml:space="preserve"> micro-</w:t>
      </w:r>
      <w:proofErr w:type="spellStart"/>
      <w:r w:rsidR="003E35D7" w:rsidRPr="002F11D1">
        <w:rPr>
          <w:lang w:val="es-ES"/>
        </w:rPr>
        <w:t>structure</w:t>
      </w:r>
      <w:proofErr w:type="spellEnd"/>
      <w:r w:rsidR="00683A7A" w:rsidRPr="002F11D1">
        <w:rPr>
          <w:lang w:val="es-ES"/>
        </w:rPr>
        <w:t>.</w:t>
      </w:r>
      <w:r w:rsidRPr="002F11D1">
        <w:rPr>
          <w:lang w:val="es-ES"/>
        </w:rPr>
        <w:t xml:space="preserve"> </w:t>
      </w:r>
      <w:r w:rsidR="00683A7A" w:rsidRPr="00FA233E">
        <w:t>A</w:t>
      </w:r>
      <w:r w:rsidRPr="00FA233E">
        <w:t>s the walls shrink during pyrolysis</w:t>
      </w:r>
      <w:r w:rsidR="00591080" w:rsidRPr="00FA233E">
        <w:t xml:space="preserve">, </w:t>
      </w:r>
      <w:r w:rsidR="00FA233E" w:rsidRPr="00FA233E">
        <w:t>shrin</w:t>
      </w:r>
      <w:r w:rsidR="00FA233E">
        <w:t>kage</w:t>
      </w:r>
      <w:r w:rsidR="003E35D7">
        <w:t>-induced</w:t>
      </w:r>
      <w:r w:rsidR="00FA233E">
        <w:t xml:space="preserve"> internal</w:t>
      </w:r>
      <w:r w:rsidRPr="00FA233E">
        <w:t xml:space="preserve"> forces</w:t>
      </w:r>
      <w:r w:rsidR="00FA233E">
        <w:t xml:space="preserve"> result in the</w:t>
      </w:r>
      <w:r w:rsidRPr="00FA233E">
        <w:t xml:space="preserve"> elongat</w:t>
      </w:r>
      <w:r w:rsidR="00FA233E">
        <w:t>ion of</w:t>
      </w:r>
      <w:r w:rsidRPr="00FA233E">
        <w:t xml:space="preserve"> the</w:t>
      </w:r>
      <w:r w:rsidR="00FA233E">
        <w:t xml:space="preserve"> suspended</w:t>
      </w:r>
      <w:r w:rsidRPr="00FA233E">
        <w:t xml:space="preserve"> fibers. </w:t>
      </w:r>
      <w:r w:rsidRPr="006C4AA3">
        <w:rPr>
          <w:lang w:val="en-GB"/>
        </w:rPr>
        <w:t>Evidence</w:t>
      </w:r>
      <w:r w:rsidRPr="0093419C">
        <w:t xml:space="preserve"> </w:t>
      </w:r>
      <w:r w:rsidR="00001A84">
        <w:t>appears to suggest</w:t>
      </w:r>
      <w:r w:rsidRPr="0093419C">
        <w:t xml:space="preserve"> that the </w:t>
      </w:r>
      <w:r w:rsidRPr="0093419C">
        <w:lastRenderedPageBreak/>
        <w:t>electrica</w:t>
      </w:r>
      <w:r w:rsidR="00EA0E21">
        <w:t>l conductivity increased</w:t>
      </w:r>
      <w:r w:rsidRPr="0093419C">
        <w:t xml:space="preserve"> when fibers</w:t>
      </w:r>
      <w:r w:rsidR="00EA0E21">
        <w:t xml:space="preserve"> were</w:t>
      </w:r>
      <w:r w:rsidRPr="0093419C">
        <w:t xml:space="preserve"> elongated/stretched with a decrease of their diameter </w:t>
      </w:r>
      <w:r w:rsidR="00E87CD8" w:rsidRPr="0093419C">
        <w:rPr>
          <w:rStyle w:val="FootnoteReference"/>
        </w:rPr>
        <w:fldChar w:fldCharType="begin" w:fldLock="1"/>
      </w:r>
      <w:r w:rsidR="00186DA3">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E87CD8" w:rsidRPr="0093419C">
        <w:rPr>
          <w:rStyle w:val="FootnoteReference"/>
        </w:rPr>
        <w:fldChar w:fldCharType="separate"/>
      </w:r>
      <w:r w:rsidR="00162540" w:rsidRPr="00162540">
        <w:rPr>
          <w:noProof/>
        </w:rPr>
        <w:t>[14]</w:t>
      </w:r>
      <w:r w:rsidR="00E87CD8" w:rsidRPr="0093419C">
        <w:rPr>
          <w:rStyle w:val="FootnoteReference"/>
        </w:rPr>
        <w:fldChar w:fldCharType="end"/>
      </w:r>
      <w:r w:rsidRPr="0093419C">
        <w:t>.</w:t>
      </w:r>
      <w:r w:rsidR="009331FE">
        <w:t xml:space="preserve"> These observations additionally guided us in stipulating that one could increase the crystallinity of</w:t>
      </w:r>
      <w:r w:rsidR="00DD6592">
        <w:t xml:space="preserve"> BPNE</w:t>
      </w:r>
      <w:r w:rsidR="009331FE">
        <w:t xml:space="preserve">-derived carbon materials by compressing them before pyrolysis. </w:t>
      </w:r>
      <w:r w:rsidR="00683A7A">
        <w:t>However, it is reasonable to expect that proving this hypothesis</w:t>
      </w:r>
      <w:r w:rsidR="00544884">
        <w:t xml:space="preserve"> through a</w:t>
      </w:r>
      <w:r w:rsidR="00683A7A">
        <w:t xml:space="preserve"> compressive mechanical test for </w:t>
      </w:r>
      <w:r w:rsidR="00544884">
        <w:t xml:space="preserve">the previously used </w:t>
      </w:r>
      <w:r w:rsidR="00683A7A">
        <w:t xml:space="preserve">suspended nanowires </w:t>
      </w:r>
      <w:r w:rsidR="00671902">
        <w:t>will be a remarkable experimental challenge</w:t>
      </w:r>
      <w:r w:rsidR="00544884">
        <w:t xml:space="preserve"> considering the dimensions and the precision that one must have in straining the material</w:t>
      </w:r>
      <w:r w:rsidR="00671902">
        <w:t xml:space="preserve">. </w:t>
      </w:r>
    </w:p>
    <w:p w14:paraId="37825D80" w14:textId="5C962FAE" w:rsidR="0012438C" w:rsidRDefault="0012438C" w:rsidP="002104EC">
      <w:pPr>
        <w:pStyle w:val="Els-body-text"/>
        <w:ind w:right="-28"/>
      </w:pPr>
    </w:p>
    <w:p w14:paraId="5141083A" w14:textId="608B2E63" w:rsidR="006D43D9" w:rsidRDefault="006D43D9" w:rsidP="002104EC">
      <w:pPr>
        <w:pStyle w:val="Els-body-text"/>
        <w:ind w:right="-28"/>
      </w:pPr>
      <w:r>
        <w:rPr>
          <w:noProof/>
        </w:rPr>
        <w:drawing>
          <wp:anchor distT="0" distB="0" distL="114300" distR="114300" simplePos="0" relativeHeight="251692544" behindDoc="0" locked="0" layoutInCell="1" allowOverlap="1" wp14:anchorId="5E82D1BA" wp14:editId="2B44D033">
            <wp:simplePos x="0" y="0"/>
            <wp:positionH relativeFrom="margin">
              <wp:posOffset>717911</wp:posOffset>
            </wp:positionH>
            <wp:positionV relativeFrom="paragraph">
              <wp:posOffset>20852</wp:posOffset>
            </wp:positionV>
            <wp:extent cx="4028440" cy="477774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png"/>
                    <pic:cNvPicPr/>
                  </pic:nvPicPr>
                  <pic:blipFill>
                    <a:blip r:embed="rId8">
                      <a:extLst>
                        <a:ext uri="{28A0092B-C50C-407E-A947-70E740481C1C}">
                          <a14:useLocalDpi xmlns:a14="http://schemas.microsoft.com/office/drawing/2010/main" val="0"/>
                        </a:ext>
                      </a:extLst>
                    </a:blip>
                    <a:stretch>
                      <a:fillRect/>
                    </a:stretch>
                  </pic:blipFill>
                  <pic:spPr>
                    <a:xfrm>
                      <a:off x="0" y="0"/>
                      <a:ext cx="4028440" cy="4777740"/>
                    </a:xfrm>
                    <a:prstGeom prst="rect">
                      <a:avLst/>
                    </a:prstGeom>
                  </pic:spPr>
                </pic:pic>
              </a:graphicData>
            </a:graphic>
            <wp14:sizeRelH relativeFrom="page">
              <wp14:pctWidth>0</wp14:pctWidth>
            </wp14:sizeRelH>
            <wp14:sizeRelV relativeFrom="page">
              <wp14:pctHeight>0</wp14:pctHeight>
            </wp14:sizeRelV>
          </wp:anchor>
        </w:drawing>
      </w:r>
    </w:p>
    <w:p w14:paraId="6F5E794F" w14:textId="1660BCC5" w:rsidR="006D43D9" w:rsidRDefault="006D43D9" w:rsidP="002104EC">
      <w:pPr>
        <w:pStyle w:val="Els-body-text"/>
        <w:ind w:right="-28"/>
      </w:pPr>
    </w:p>
    <w:p w14:paraId="183688CB" w14:textId="2C712C28" w:rsidR="006D43D9" w:rsidRDefault="006D43D9" w:rsidP="002104EC">
      <w:pPr>
        <w:pStyle w:val="Els-body-text"/>
        <w:ind w:right="-28"/>
      </w:pPr>
    </w:p>
    <w:p w14:paraId="1CD1D00C" w14:textId="7CEF0E79" w:rsidR="006D43D9" w:rsidRDefault="006D43D9" w:rsidP="002104EC">
      <w:pPr>
        <w:pStyle w:val="Els-body-text"/>
        <w:ind w:right="-28"/>
      </w:pPr>
    </w:p>
    <w:p w14:paraId="4EAB4A00" w14:textId="60392492" w:rsidR="006D43D9" w:rsidRDefault="006D43D9" w:rsidP="002104EC">
      <w:pPr>
        <w:pStyle w:val="Els-body-text"/>
        <w:ind w:right="-28"/>
      </w:pPr>
    </w:p>
    <w:p w14:paraId="454FCE3F" w14:textId="73925C71" w:rsidR="006D43D9" w:rsidRDefault="006D43D9" w:rsidP="002104EC">
      <w:pPr>
        <w:pStyle w:val="Els-body-text"/>
        <w:ind w:right="-28"/>
      </w:pPr>
    </w:p>
    <w:p w14:paraId="48F3DD24" w14:textId="2186E1D8" w:rsidR="006D43D9" w:rsidRDefault="006D43D9" w:rsidP="002104EC">
      <w:pPr>
        <w:pStyle w:val="Els-body-text"/>
        <w:ind w:right="-28"/>
      </w:pPr>
    </w:p>
    <w:p w14:paraId="59E85C94" w14:textId="6C8695C8" w:rsidR="006D43D9" w:rsidRDefault="006D43D9" w:rsidP="002104EC">
      <w:pPr>
        <w:pStyle w:val="Els-body-text"/>
        <w:ind w:right="-28"/>
      </w:pPr>
    </w:p>
    <w:p w14:paraId="71B6CDCE" w14:textId="5DD05DA3" w:rsidR="006D43D9" w:rsidRDefault="006D43D9" w:rsidP="002104EC">
      <w:pPr>
        <w:pStyle w:val="Els-body-text"/>
        <w:ind w:right="-28"/>
      </w:pPr>
    </w:p>
    <w:p w14:paraId="2C321DD1" w14:textId="19CF6EB1" w:rsidR="006D43D9" w:rsidRDefault="006D43D9" w:rsidP="002104EC">
      <w:pPr>
        <w:pStyle w:val="Els-body-text"/>
        <w:ind w:right="-28"/>
      </w:pPr>
    </w:p>
    <w:p w14:paraId="596BADA6" w14:textId="54437DE5" w:rsidR="006D43D9" w:rsidRDefault="006D43D9" w:rsidP="002104EC">
      <w:pPr>
        <w:pStyle w:val="Els-body-text"/>
        <w:ind w:right="-28"/>
      </w:pPr>
    </w:p>
    <w:p w14:paraId="597E5A6A" w14:textId="5022C277" w:rsidR="006D43D9" w:rsidRDefault="006D43D9" w:rsidP="002104EC">
      <w:pPr>
        <w:pStyle w:val="Els-body-text"/>
        <w:ind w:right="-28"/>
      </w:pPr>
    </w:p>
    <w:p w14:paraId="6AB48287" w14:textId="567F8007" w:rsidR="006D43D9" w:rsidRDefault="006D43D9" w:rsidP="002104EC">
      <w:pPr>
        <w:pStyle w:val="Els-body-text"/>
        <w:ind w:right="-28"/>
      </w:pPr>
    </w:p>
    <w:p w14:paraId="745F743E" w14:textId="6A2A5FDC" w:rsidR="006D43D9" w:rsidRDefault="006D43D9" w:rsidP="002104EC">
      <w:pPr>
        <w:pStyle w:val="Els-body-text"/>
        <w:ind w:right="-28"/>
      </w:pPr>
    </w:p>
    <w:p w14:paraId="76AC5FA0" w14:textId="4DDD6739" w:rsidR="006D43D9" w:rsidRDefault="006D43D9" w:rsidP="002104EC">
      <w:pPr>
        <w:pStyle w:val="Els-body-text"/>
        <w:ind w:right="-28"/>
      </w:pPr>
    </w:p>
    <w:p w14:paraId="41CDD757" w14:textId="10CAF216" w:rsidR="006D43D9" w:rsidRDefault="006D43D9" w:rsidP="002104EC">
      <w:pPr>
        <w:pStyle w:val="Els-body-text"/>
        <w:ind w:right="-28"/>
      </w:pPr>
    </w:p>
    <w:p w14:paraId="54B5E26C" w14:textId="60BC3E6C" w:rsidR="006D43D9" w:rsidRDefault="006D43D9" w:rsidP="002104EC">
      <w:pPr>
        <w:pStyle w:val="Els-body-text"/>
        <w:ind w:right="-28"/>
      </w:pPr>
    </w:p>
    <w:p w14:paraId="30B3925F" w14:textId="740317E2" w:rsidR="006D43D9" w:rsidRDefault="006D43D9" w:rsidP="002104EC">
      <w:pPr>
        <w:pStyle w:val="Els-body-text"/>
        <w:ind w:right="-28"/>
      </w:pPr>
    </w:p>
    <w:p w14:paraId="35B81CFB" w14:textId="733CA7F7" w:rsidR="006D43D9" w:rsidRDefault="006D43D9" w:rsidP="002104EC">
      <w:pPr>
        <w:pStyle w:val="Els-body-text"/>
        <w:ind w:right="-28"/>
      </w:pPr>
    </w:p>
    <w:p w14:paraId="7904A650" w14:textId="426D475E" w:rsidR="006D43D9" w:rsidRDefault="006D43D9" w:rsidP="002104EC">
      <w:pPr>
        <w:pStyle w:val="Els-body-text"/>
        <w:ind w:right="-28"/>
      </w:pPr>
    </w:p>
    <w:p w14:paraId="7557C82C" w14:textId="43A736D2" w:rsidR="006D43D9" w:rsidRDefault="006D43D9" w:rsidP="002104EC">
      <w:pPr>
        <w:pStyle w:val="Els-body-text"/>
        <w:ind w:right="-28"/>
      </w:pPr>
    </w:p>
    <w:p w14:paraId="00EEF36E" w14:textId="69FD6DF8" w:rsidR="006D43D9" w:rsidRDefault="006D43D9" w:rsidP="002104EC">
      <w:pPr>
        <w:pStyle w:val="Els-body-text"/>
        <w:ind w:right="-28"/>
      </w:pPr>
    </w:p>
    <w:p w14:paraId="3A70A6FA" w14:textId="0EC288A2" w:rsidR="006D43D9" w:rsidRDefault="006D43D9" w:rsidP="002104EC">
      <w:pPr>
        <w:pStyle w:val="Els-body-text"/>
        <w:ind w:right="-28"/>
      </w:pPr>
    </w:p>
    <w:p w14:paraId="58007116" w14:textId="23FF48B6" w:rsidR="006D43D9" w:rsidRDefault="006D43D9" w:rsidP="002104EC">
      <w:pPr>
        <w:pStyle w:val="Els-body-text"/>
        <w:ind w:right="-28"/>
      </w:pPr>
    </w:p>
    <w:p w14:paraId="1395414A" w14:textId="5FF67F2F" w:rsidR="006D43D9" w:rsidRDefault="006D43D9" w:rsidP="002104EC">
      <w:pPr>
        <w:pStyle w:val="Els-body-text"/>
        <w:ind w:right="-28"/>
      </w:pPr>
    </w:p>
    <w:p w14:paraId="0E7A1CF9" w14:textId="7DB62956" w:rsidR="006D43D9" w:rsidRDefault="006D43D9" w:rsidP="002104EC">
      <w:pPr>
        <w:pStyle w:val="Els-body-text"/>
        <w:ind w:right="-28"/>
      </w:pPr>
    </w:p>
    <w:p w14:paraId="505CC0E0" w14:textId="11603C4D" w:rsidR="006D43D9" w:rsidRDefault="006D43D9" w:rsidP="002104EC">
      <w:pPr>
        <w:pStyle w:val="Els-body-text"/>
        <w:ind w:right="-28"/>
      </w:pPr>
    </w:p>
    <w:p w14:paraId="33F6112B" w14:textId="01FD6522" w:rsidR="006D43D9" w:rsidRDefault="006D43D9" w:rsidP="002104EC">
      <w:pPr>
        <w:pStyle w:val="Els-body-text"/>
        <w:ind w:right="-28"/>
      </w:pPr>
    </w:p>
    <w:p w14:paraId="711D79E7" w14:textId="12DA87BD" w:rsidR="006D43D9" w:rsidRDefault="006D43D9" w:rsidP="002104EC">
      <w:pPr>
        <w:pStyle w:val="Els-body-text"/>
        <w:ind w:right="-28"/>
      </w:pPr>
    </w:p>
    <w:p w14:paraId="64960898" w14:textId="6AD48C21" w:rsidR="006D43D9" w:rsidRDefault="006D43D9" w:rsidP="002104EC">
      <w:pPr>
        <w:pStyle w:val="Els-body-text"/>
        <w:ind w:right="-28"/>
      </w:pPr>
    </w:p>
    <w:p w14:paraId="2A005927" w14:textId="77777777" w:rsidR="006D43D9" w:rsidRDefault="006D43D9" w:rsidP="002104EC">
      <w:pPr>
        <w:pStyle w:val="Els-body-text"/>
        <w:ind w:right="-28"/>
      </w:pPr>
    </w:p>
    <w:p w14:paraId="5E1C3DA6" w14:textId="3370269B" w:rsidR="0012438C" w:rsidRDefault="0012438C" w:rsidP="0012438C">
      <w:pPr>
        <w:spacing w:line="360" w:lineRule="auto"/>
        <w:jc w:val="center"/>
      </w:pPr>
    </w:p>
    <w:p w14:paraId="7C75F546" w14:textId="3C947CCF" w:rsidR="0012438C" w:rsidRDefault="0012438C" w:rsidP="004F2753">
      <w:pPr>
        <w:pStyle w:val="Els-caption"/>
        <w:jc w:val="center"/>
      </w:pPr>
      <w:r>
        <w:t xml:space="preserve">Fig. 1. </w:t>
      </w:r>
      <w:r w:rsidR="004F2753">
        <w:t>Cationic photo</w:t>
      </w:r>
      <w:r w:rsidR="00412D89">
        <w:t>-</w:t>
      </w:r>
      <w:r w:rsidR="004F2753">
        <w:t>crosslinking of</w:t>
      </w:r>
      <w:r w:rsidR="00DC40E9">
        <w:t xml:space="preserve"> Bis-phenol A Novolac Epoxy contained in the</w:t>
      </w:r>
      <w:r w:rsidR="004F2753">
        <w:t xml:space="preserve"> SU-8 </w:t>
      </w:r>
      <w:r w:rsidR="00DC40E9">
        <w:t>formulation upon</w:t>
      </w:r>
      <w:r w:rsidR="004F2753" w:rsidRPr="004F2753">
        <w:t xml:space="preserve"> exposure to </w:t>
      </w:r>
      <w:r w:rsidR="00E1393B">
        <w:t>365 nm</w:t>
      </w:r>
      <w:r w:rsidR="004F2753" w:rsidRPr="004F2753">
        <w:t xml:space="preserve"> light</w:t>
      </w:r>
      <w:r w:rsidR="00D153A9">
        <w:t>.</w:t>
      </w:r>
    </w:p>
    <w:p w14:paraId="03548FC5" w14:textId="77777777" w:rsidR="0012438C" w:rsidRDefault="0012438C" w:rsidP="002104EC">
      <w:pPr>
        <w:pStyle w:val="Els-body-text"/>
        <w:ind w:right="-28"/>
      </w:pPr>
    </w:p>
    <w:p w14:paraId="6D4055C9" w14:textId="34B653A3" w:rsidR="001427CF" w:rsidRDefault="00A07158" w:rsidP="00AB3AAC">
      <w:pPr>
        <w:pStyle w:val="Els-body-text"/>
        <w:ind w:right="-28"/>
      </w:pPr>
      <w:r>
        <w:t>O</w:t>
      </w:r>
      <w:r w:rsidR="00796ECE">
        <w:t>n</w:t>
      </w:r>
      <w:r>
        <w:t xml:space="preserve"> the other hand</w:t>
      </w:r>
      <w:r w:rsidR="00AE2D42" w:rsidRPr="00BF787E">
        <w:t xml:space="preserve">, the electrical conductivity of carbon electrodes </w:t>
      </w:r>
      <w:r w:rsidR="00224B14">
        <w:t>has been shown to</w:t>
      </w:r>
      <w:r w:rsidR="00AE2D42" w:rsidRPr="00BF787E">
        <w:t xml:space="preserve"> </w:t>
      </w:r>
      <w:r w:rsidR="00224B14">
        <w:t>improve</w:t>
      </w:r>
      <w:r w:rsidR="00AE2D42" w:rsidRPr="00BF787E">
        <w:t xml:space="preserve"> with the</w:t>
      </w:r>
      <w:r w:rsidR="00AE2D42">
        <w:t xml:space="preserve"> application</w:t>
      </w:r>
      <w:r w:rsidR="00AE2D42" w:rsidRPr="00BF787E">
        <w:t xml:space="preserve"> of </w:t>
      </w:r>
      <w:r w:rsidR="0032334F">
        <w:t xml:space="preserve">mechanical </w:t>
      </w:r>
      <w:r w:rsidR="000E2407">
        <w:t>stress</w:t>
      </w:r>
      <w:r w:rsidR="000A7B03">
        <w:t xml:space="preserve"> and proposed to be due to the </w:t>
      </w:r>
      <w:r w:rsidR="00AE2D42" w:rsidRPr="00BF787E">
        <w:t>align</w:t>
      </w:r>
      <w:r w:rsidR="000A7B03">
        <w:t>ment of the polymer linear segments</w:t>
      </w:r>
      <w:r w:rsidR="00AE2D42" w:rsidRPr="00BF787E">
        <w:t xml:space="preserve"> within the fibers</w:t>
      </w:r>
      <w:r w:rsidR="00674636">
        <w:t>, i.e. a type of templating mechanism</w:t>
      </w:r>
      <w:r w:rsidR="00AE2D42" w:rsidRPr="00BF787E">
        <w:t>.</w:t>
      </w:r>
      <w:r w:rsidR="00AE2D42">
        <w:t xml:space="preserve"> R</w:t>
      </w:r>
      <w:r w:rsidR="00EA0E21">
        <w:t>ecent</w:t>
      </w:r>
      <w:r w:rsidR="00AE2D42">
        <w:t xml:space="preserve"> studies</w:t>
      </w:r>
      <w:r w:rsidR="002104EC" w:rsidRPr="0093419C">
        <w:t xml:space="preserve"> </w:t>
      </w:r>
      <w:r w:rsidR="00EA0E21">
        <w:t>showed</w:t>
      </w:r>
      <w:r w:rsidR="002104EC" w:rsidRPr="0093419C">
        <w:t xml:space="preserve"> that the electrical conductivity of carbon electrodes</w:t>
      </w:r>
      <w:r w:rsidR="00674636">
        <w:t xml:space="preserve"> is</w:t>
      </w:r>
      <w:r w:rsidR="002104EC" w:rsidRPr="0093419C">
        <w:t xml:space="preserve"> enhanced </w:t>
      </w:r>
      <w:r w:rsidR="00674636">
        <w:t>after pyrolysis</w:t>
      </w:r>
      <w:r w:rsidR="002104EC" w:rsidRPr="0093419C">
        <w:t>, as the precursor polymer chains align within the fibers</w:t>
      </w:r>
      <w:r w:rsidR="00840234">
        <w:t xml:space="preserve"> </w:t>
      </w:r>
      <w:r w:rsidR="005E09D8">
        <w:t xml:space="preserve">yielding </w:t>
      </w:r>
      <w:r w:rsidR="00530DE3">
        <w:t xml:space="preserve">carbon structures </w:t>
      </w:r>
      <w:r w:rsidR="00DF5774">
        <w:t>with enhanced quality and crystallinity</w:t>
      </w:r>
      <w:r w:rsidR="00674636">
        <w:t xml:space="preserve"> as a result of the internal mechanical stresses that develop during </w:t>
      </w:r>
      <w:r w:rsidR="00567D2B">
        <w:t>pyrolysis</w:t>
      </w:r>
      <w:r w:rsidR="00B37074">
        <w:t xml:space="preserve"> </w:t>
      </w:r>
      <w:r w:rsidR="00B37074">
        <w:fldChar w:fldCharType="begin" w:fldLock="1"/>
      </w:r>
      <w:r w:rsidR="001D0871">
        <w:instrText>ADDIN CSL_CITATION {"citationItems":[{"id":"ITEM-1","itemData":{"DOI":"10.1016/j.carbon.2011.12.021","ISSN":"00086223","abstract":"Single suspended carbon nanofibers on carbon micro-structures were fabricated by directed electrospinning and subsequent pyrolysis at 900 °C of carbon nanotube/polyacrylonitrile (CNT/PAN) composite material. The electrical conductivity of the nanofibers was measured at different weight fractions of CNTs. It was found that the conductivity increased almost two orders of magnitude upon adding 0.5 wt.% CNTs. The correlation between the extent of graphitization and electrical properties of the composite nanofiber was examined by various structural characterization techniques, and the presence of graphitic regions in pyrolyzed CNT/PAN nanofibers was observed that were not present in pure PAN-derived carbon. The influence of fabrication technique on the ordering of carbon sheets in electrospun nanofibers was examined and a templating effect by CNTs that leads to enhanced graphitization is suggested. © 2012 Elsevier Ltd. All rights reserved.","author":[{"dropping-particle":"","family":"Maitra","given":"Tanmoy","non-dropping-particle":"","parse-names":false,"suffix":""},{"dropping-particle":"","family":"Sharma","given":"Swati","non-dropping-particle":"","parse-names":false,"suffix":""},{"dropping-particle":"","family":"Srivastava","given":"Alok","non-dropping-particle":"","parse-names":false,"suffix":""},{"dropping-particle":"","family":"Cho","given":"Yoon Kyoung","non-dropping-particle":"","parse-names":false,"suffix":""},{"dropping-particle":"","family":"Madou","given":"Marc","non-dropping-particle":"","parse-names":false,"suffix":""},{"dropping-particle":"","family":"Sharma","given":"Ashutosh","non-dropping-particle":"","parse-names":false,"suffix":""}],"container-title":"Carbon","id":"ITEM-1","issue":"5","issued":{"date-parts":[["2012"]]},"page":"1753-1761","publisher":"Elsevier Ltd","title":"Improved graphitization and electrical conductivity of suspended carbon nanofibers derived from carbon nanotube/polyacrylonitrile composites by directed electrospinning","type":"article-journal","volume":"50"},"uris":["http://www.mendeley.com/documents/?uuid=7e6e25eb-9102-4484-853b-48bcd5802c69"]},{"id":"ITEM-2","itemData":{"DOI":"10.1021/jp061138s","ISSN":"1520-6106","abstract":"The use of carbon nanomaterials in various applications requires precise control of their surface and bulk properties. In this paper, we present a strategy for modifying the surface chemistry, wettability, and electrical conductivity of carbon tubes and films through annealing in a vacuum. Experiments were conducted with 60-300 nm nanotubes (nanopipes), produced by noncatalytic chemical vapor deposition (CVD) in a porous alumina template, and with thin films deposited by the same technique on a glassy carbon substrate having the same structure and chemistry of the CNTs. The surface of the as-produced CVD-carbon, treated with sodium hydroxide to remove the alumina template, is hydrophilic, and the bulk electrical conductivity is lower by a factor of 20 than that of fully graphitic multiwalled nanotubes (MWNT) or bulk graphite. The bulk electrical conductivity increases to the conductivity of graphite after annealing at 2000 °C in a high vacuum. The analysis of CNTs by transmission electron microscopy (TEM) and Raman spectroscopy shows the ordering of carbon accompanied by an exponential increase of the in-plane crystallite size, La, with increasing annealing temperature. Environmental scanning electron microscopy (ESEM) was used to study the interaction of CNT with water, and contact angle measurements performed using the sessile drop method on CVDcarbon films demonstrate that the contact angle increases nearly linearly with increasing annealing temperature. © 2006 American Chemical Society.","author":[{"dropping-particle":"","family":"Mattia","given":"D.","non-dropping-particle":"","parse-names":false,"suffix":""},{"dropping-particle":"","family":"Rossi","given":"M. P.","non-dropping-particle":"","parse-names":false,"suffix":""},{"dropping-particle":"","family":"Kim","given":"B. M.","non-dropping-particle":"","parse-names":false,"suffix":""},{"dropping-particle":"","family":"Korneva","given":"G.","non-dropping-particle":"","parse-names":false,"suffix":""},{"dropping-particle":"","family":"Bau","given":"H. H.","non-dropping-particle":"","parse-names":false,"suffix":""},{"dropping-particle":"","family":"Gogotsi","given":"Y.","non-dropping-particle":"","parse-names":false,"suffix":""}],"container-title":"The Journal of Physical Chemistry B","id":"ITEM-2","issue":"20","issued":{"date-parts":[["2006","5"]]},"page":"9850-9855","title":"Effect of Graphitization on the Wettability and Electrical Conductivity of CVD-Carbon Nanotubes and Films","type":"article-journal","volume":"110"},"uris":["http://www.mendeley.com/documents/?uuid=53b8163a-b4de-45c4-9473-559b0a760d04"]}],"mendeley":{"formattedCitation":"[18,19]","plainTextFormattedCitation":"[18,19]","previouslyFormattedCitation":"[16,17]"},"properties":{"noteIndex":0},"schema":"https://github.com/citation-style-language/schema/raw/master/csl-citation.json"}</w:instrText>
      </w:r>
      <w:r w:rsidR="00B37074">
        <w:fldChar w:fldCharType="separate"/>
      </w:r>
      <w:r w:rsidR="001D0871" w:rsidRPr="001D0871">
        <w:rPr>
          <w:noProof/>
        </w:rPr>
        <w:t>[18,19]</w:t>
      </w:r>
      <w:r w:rsidR="00B37074">
        <w:fldChar w:fldCharType="end"/>
      </w:r>
      <w:r w:rsidR="002104EC" w:rsidRPr="0093419C">
        <w:t>.</w:t>
      </w:r>
      <w:r w:rsidR="0067124C">
        <w:t xml:space="preserve"> </w:t>
      </w:r>
      <w:r w:rsidR="00CB545E">
        <w:t>T</w:t>
      </w:r>
      <w:r w:rsidR="0067124C">
        <w:t>he use of carbon nanotubes</w:t>
      </w:r>
      <w:r w:rsidR="00CB545E">
        <w:t>, for instance,</w:t>
      </w:r>
      <w:r w:rsidR="0067124C">
        <w:t xml:space="preserve"> </w:t>
      </w:r>
      <w:r w:rsidR="0067124C" w:rsidRPr="0093419C">
        <w:rPr>
          <w:rStyle w:val="FootnoteReference"/>
        </w:rPr>
        <w:fldChar w:fldCharType="begin" w:fldLock="1"/>
      </w:r>
      <w:r w:rsidR="0067124C">
        <w:instrText>ADDIN CSL_CITATION {"citationItems":[{"id":"ITEM-1","itemData":{"DOI":"10.1016/j.electacta.2018.09.013","ISSN":"00134686","abstract":"Carbon's electrochemistry depends on its type and microstructure, and how these affect the electrode's electronic density of states. We demonstrate how pyrolysis of electro-mechanically stressed Polyacrylonitrile (PAN) nanofibers, infused with carbon nanotubes, will result in a unique graphitic electrode, which possesses enhanced and multifaceted electrochemical behavior. As corroborated by materials characterization, the microstructure of the stress-activated pyrolytic carbon (SAPC) characteristically contains a high proportion of disorders in the forms of edge planes and embedded heterogeneous nitrogen atoms. These disorders introduce a range of energy states near the Fermi level, yielding enhanced kinetics in the as-synthesized SAPC electrodes. A comprehensive electrochemical study of the SAPC electrode in surface sensitive ([Fe(CN)6]3-/4-), surface insensitive ([IrCl6]2-/3-), and adsorption sensitive (dopamine) redox probes demonstrates 5–14-fold increases in its heterogeneous electron transfer rate compared to regular PAN-based carbon electrodes. The fast kinetics of SAPC electrodes in adsorption sensitive analytes translates into its capability for simultaneous detection of dopamine, uric acid, and ascorbic acid. The results point to a new class of pyrolytic carbon electrodes with an attractive electrocatalytic capacity, geared toward electrochemical sensing platforms.","author":[{"dropping-particle":"","family":"Holmberg","given":"Sunshine","non-dropping-particle":"","parse-names":false,"suffix":""},{"dropping-particle":"","family":"Ghazinejad","given":"Maziar","non-dropping-particle":"","parse-names":false,"suffix":""},{"dropping-particle":"","family":"Cho","given":"EunByul","non-dropping-particle":"","parse-names":false,"suffix":""},{"dropping-particle":"","family":"George","given":"Derosh","non-dropping-particle":"","parse-names":false,"suffix":""},{"dropping-particle":"","family":"Pollack","given":"Brandon","non-dropping-particle":"","parse-names":false,"suffix":""},{"dropping-particle":"","family":"Perebikovsky","given":"Alexandra","non-dropping-particle":"","parse-names":false,"suffix":""},{"dropping-particle":"","family":"Ragan","given":"Regina","non-dropping-particle":"","parse-names":false,"suffix":""},{"dropping-particle":"","family":"Madou","given":"Marc","non-dropping-particle":"","parse-names":false,"suffix":""}],"container-title":"Electrochimica Acta","id":"ITEM-1","issued":{"date-parts":[["2018","11"]]},"page":"639-648","publisher":"Elsevier Ltd","title":"Stress-activated pyrolytic carbon nanofibers for electrochemical platforms","type":"article-journal","volume":"290"},"uris":["http://www.mendeley.com/documents/?uuid=ddc39016-2549-4ef1-a4b6-f93368ba00c7"]},{"id":"ITEM-2","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2","issue":"1","issued":{"date-parts":[["2017","12","29"]]},"page":"16551","title":"Graphitizing Non-graphitizable Carbons by Stress-induced Routes","type":"article-journal","volume":"7"},"uris":["http://www.mendeley.com/documents/?uuid=e7384a2b-5691-4d31-874d-a48621504ec3"]},{"id":"ITEM-3","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3","issue":"2","issued":{"date-parts":[["2008","2"]]},"page":"410-416","title":"The electronic transport properties and microstructure of carbon nanofiber/epoxy composites","type":"article-journal","volume":"68"},"uris":["http://www.mendeley.com/documents/?uuid=898f8ce1-ad63-4e9f-b397-5c13f4781035"]}],"mendeley":{"formattedCitation":"[16,17,20]","plainTextFormattedCitation":"[16,17,20]","previouslyFormattedCitation":"[16–18]"},"properties":{"noteIndex":0},"schema":"https://github.com/citation-style-language/schema/raw/master/csl-citation.json"}</w:instrText>
      </w:r>
      <w:r w:rsidR="0067124C" w:rsidRPr="0093419C">
        <w:rPr>
          <w:rStyle w:val="FootnoteReference"/>
        </w:rPr>
        <w:fldChar w:fldCharType="separate"/>
      </w:r>
      <w:r w:rsidR="0067124C" w:rsidRPr="001D0871">
        <w:rPr>
          <w:noProof/>
        </w:rPr>
        <w:t>[16,17,20]</w:t>
      </w:r>
      <w:r w:rsidR="0067124C" w:rsidRPr="0093419C">
        <w:rPr>
          <w:rStyle w:val="FootnoteReference"/>
        </w:rPr>
        <w:fldChar w:fldCharType="end"/>
      </w:r>
      <w:r w:rsidR="000E21ED">
        <w:t xml:space="preserve"> in combination with</w:t>
      </w:r>
      <w:r w:rsidR="0067124C">
        <w:t xml:space="preserve"> </w:t>
      </w:r>
      <w:r w:rsidR="0067124C" w:rsidRPr="0093419C">
        <w:t>hydro-electromechanical strain via electrospinning processes</w:t>
      </w:r>
      <w:r w:rsidR="0067124C">
        <w:t>,</w:t>
      </w:r>
      <w:r w:rsidR="000E21ED">
        <w:t xml:space="preserve"> resulted in the</w:t>
      </w:r>
      <w:r w:rsidR="0067124C">
        <w:t xml:space="preserve"> alignment of polymer chains</w:t>
      </w:r>
      <w:r w:rsidR="000E21ED">
        <w:t>, that lead to</w:t>
      </w:r>
      <w:r w:rsidR="0067124C">
        <w:t xml:space="preserve"> </w:t>
      </w:r>
      <w:r w:rsidR="000E21ED">
        <w:t>the production of</w:t>
      </w:r>
      <w:r w:rsidR="0067124C">
        <w:t xml:space="preserve"> </w:t>
      </w:r>
      <w:r w:rsidR="002104EC" w:rsidRPr="0093419C">
        <w:t xml:space="preserve">carbon fibers with superior electrical </w:t>
      </w:r>
      <w:r w:rsidR="002104EC" w:rsidRPr="0093419C">
        <w:lastRenderedPageBreak/>
        <w:t>conductivity</w:t>
      </w:r>
      <w:r w:rsidR="00674636">
        <w:t>, which is now a classical example of the use of a templating mechanism to align polymer chains along</w:t>
      </w:r>
      <w:r w:rsidR="000E21ED">
        <w:t xml:space="preserve"> an</w:t>
      </w:r>
      <w:r w:rsidR="00674636">
        <w:t xml:space="preserve"> axis</w:t>
      </w:r>
      <w:r w:rsidR="002104EC" w:rsidRPr="0093419C">
        <w:t xml:space="preserve"> </w:t>
      </w:r>
      <w:r w:rsidR="00536B3A">
        <w:fldChar w:fldCharType="begin" w:fldLock="1"/>
      </w:r>
      <w:r w:rsidR="001D0871">
        <w:instrText>ADDIN CSL_CITATION {"citationItems":[{"id":"ITEM-1","itemData":{"DOI":"10.1021/acsami.7b12104","ISSN":"1944-8244","abstract":"We report on the fabrication of a novel class of lightweight materials, polyimide-graphene nanocomposites (0.01-5 vol %), with tunable electrical conductivity. The graphene-polyimide nanocomposites exhibit an ultra-low graphene percolation threshold of 0.03 vol % and maximum dc conductivity of 0.94 S/cm, which we attribute to excellent dispersion, extraordinary electron transport in the well-dispersed graphene, high number density of graphene nanosheets, and the interactions between the aromatic moieties of the polyimide and the carbon rings in graphene. The dc conductivity data are shown to follow the power-law dependence on the graphene volume fraction near the percolation threshold. The ac conductivity of the nanocomposites is accurately represented by the extended pair-approximation model. The exponent s of the approximation is estimated to be 0.45-0.61, indicating anomalous diffusion of charge particles and a fractal structure for the conducting phase, lending support to the percolation model. Lowerature dc conductivity of the nanocomposites is well-approximated by the thermal fluctuation-induced tunneling. Wide-angle X-ray scattering and transmission electron microscopy were utilized to correlate the morphology with the electrical conductivity. The lack of maxima in X-ray indicates the loss of structural registry and short-range ordering.","author":[{"dropping-particle":"","family":"Yoonessi","given":"Mitra","non-dropping-particle":"","parse-names":false,"suffix":""},{"dropping-particle":"","family":"Gaier","given":"James R.","non-dropping-particle":"","parse-names":false,"suffix":""},{"dropping-particle":"","family":"Sahimi","given":"Muhammad","non-dropping-particle":"","parse-names":false,"suffix":""},{"dropping-particle":"","family":"Daulton","given":"Tyrone L.","non-dropping-particle":"","parse-names":false,"suffix":""},{"dropping-particle":"","family":"Kaner","given":"Richard B.","non-dropping-particle":"","parse-names":false,"suffix":""},{"dropping-particle":"","family":"Meador","given":"Michael A.","non-dropping-particle":"","parse-names":false,"suffix":""}],"container-title":"ACS Applied Materials &amp; Interfaces","id":"ITEM-1","issue":"49","issued":{"date-parts":[["2017","12","13"]]},"page":"43230-43238","title":"Fabrication of Graphene–Polyimide Nanocomposites with Superior Electrical Conductivity","type":"article-journal","volume":"9"},"uris":["http://www.mendeley.com/documents/?uuid=2acbe30e-8105-478f-b900-2d0893bd7416"]}],"mendeley":{"formattedCitation":"[21]","plainTextFormattedCitation":"[21]","previouslyFormattedCitation":"[19]"},"properties":{"noteIndex":0},"schema":"https://github.com/citation-style-language/schema/raw/master/csl-citation.json"}</w:instrText>
      </w:r>
      <w:r w:rsidR="00536B3A">
        <w:fldChar w:fldCharType="separate"/>
      </w:r>
      <w:r w:rsidR="001D0871" w:rsidRPr="001D0871">
        <w:rPr>
          <w:noProof/>
        </w:rPr>
        <w:t>[21]</w:t>
      </w:r>
      <w:r w:rsidR="00536B3A">
        <w:fldChar w:fldCharType="end"/>
      </w:r>
      <w:r w:rsidR="002104EC" w:rsidRPr="0093419C">
        <w:t>.</w:t>
      </w:r>
      <w:r w:rsidR="00B90566">
        <w:t xml:space="preserve"> </w:t>
      </w:r>
    </w:p>
    <w:p w14:paraId="3469B852" w14:textId="77777777" w:rsidR="00224B14" w:rsidRDefault="00224B14" w:rsidP="00AB3AAC">
      <w:pPr>
        <w:pStyle w:val="Els-body-text"/>
        <w:ind w:right="-28"/>
      </w:pPr>
    </w:p>
    <w:p w14:paraId="4194DBB5" w14:textId="78DCDF5F" w:rsidR="00554E34" w:rsidRDefault="001427CF" w:rsidP="001427CF">
      <w:pPr>
        <w:pStyle w:val="Els-body-text"/>
        <w:ind w:right="-28"/>
      </w:pPr>
      <w:r>
        <w:t>Here, we aimed at investigating if the electrical conductivity of the carbon materials</w:t>
      </w:r>
      <w:r w:rsidR="00AE34A0">
        <w:t xml:space="preserve"> formed after</w:t>
      </w:r>
      <w:r>
        <w:t xml:space="preserve"> </w:t>
      </w:r>
      <w:r w:rsidR="00AE34A0">
        <w:t>pyrolysis of</w:t>
      </w:r>
      <w:r>
        <w:t xml:space="preserve"> </w:t>
      </w:r>
      <w:r w:rsidR="00AE34A0">
        <w:t xml:space="preserve">photo-cross-linked </w:t>
      </w:r>
      <w:r w:rsidR="00AE2D42">
        <w:t>B</w:t>
      </w:r>
      <w:r>
        <w:t xml:space="preserve">is-phenol A </w:t>
      </w:r>
      <w:r w:rsidR="00AE2D42">
        <w:t>N</w:t>
      </w:r>
      <w:r>
        <w:t xml:space="preserve">ovolac </w:t>
      </w:r>
      <w:r w:rsidR="00AE2D42">
        <w:t>E</w:t>
      </w:r>
      <w:r>
        <w:t>poxy</w:t>
      </w:r>
      <w:r w:rsidR="00AE2D42">
        <w:t xml:space="preserve"> oligomer</w:t>
      </w:r>
      <w:r>
        <w:t xml:space="preserve"> can be increased by mechanically</w:t>
      </w:r>
      <w:r w:rsidR="00725218">
        <w:t xml:space="preserve"> compressing </w:t>
      </w:r>
      <w:r w:rsidR="00106483">
        <w:t>BPNE</w:t>
      </w:r>
      <w:r w:rsidR="00725218">
        <w:t xml:space="preserve"> sheets</w:t>
      </w:r>
      <w:r>
        <w:t xml:space="preserve"> before </w:t>
      </w:r>
      <w:r w:rsidR="00A07158">
        <w:t xml:space="preserve">photo-crosslinking and </w:t>
      </w:r>
      <w:r>
        <w:t xml:space="preserve">pyrolysis. The aim of this paper </w:t>
      </w:r>
      <w:r w:rsidR="00A07158">
        <w:t>is</w:t>
      </w:r>
      <w:r>
        <w:t xml:space="preserve"> to evaluate</w:t>
      </w:r>
      <w:r w:rsidR="00D1246B">
        <w:t xml:space="preserve"> whether the correlation between mechanical straining and final electrical conductivity</w:t>
      </w:r>
      <w:r>
        <w:t xml:space="preserve"> of </w:t>
      </w:r>
      <w:r w:rsidR="00A668BC">
        <w:t>BPNE</w:t>
      </w:r>
      <w:r w:rsidR="00D1246B">
        <w:t>-derived carbon materials</w:t>
      </w:r>
      <w:r>
        <w:t xml:space="preserve"> </w:t>
      </w:r>
      <w:r w:rsidR="00D1246B">
        <w:t xml:space="preserve">can be proven on </w:t>
      </w:r>
      <w:r w:rsidR="00A668BC">
        <w:t xml:space="preserve">such </w:t>
      </w:r>
      <w:r w:rsidR="00725218">
        <w:t xml:space="preserve">macroscopic </w:t>
      </w:r>
      <w:r>
        <w:t xml:space="preserve">sheets. </w:t>
      </w:r>
      <w:r w:rsidR="008A70B6">
        <w:t>The overarching goal is</w:t>
      </w:r>
      <w:r>
        <w:t xml:space="preserve"> to find methods to produce carbon materials from polymer precursors yielding higher electrical conductivity and mechanical strength by</w:t>
      </w:r>
      <w:r w:rsidR="008A70B6">
        <w:t xml:space="preserve"> matching the</w:t>
      </w:r>
      <w:r>
        <w:t xml:space="preserve"> </w:t>
      </w:r>
      <w:r w:rsidR="00FE668E">
        <w:t>fabrication conditions</w:t>
      </w:r>
      <w:r w:rsidR="0050400E">
        <w:t xml:space="preserve"> to the particular organic polymer selected and its molecular structure</w:t>
      </w:r>
      <w:r>
        <w:t>.</w:t>
      </w:r>
      <w:r w:rsidR="00725218">
        <w:t xml:space="preserve"> </w:t>
      </w:r>
      <w:r w:rsidR="00FE668E">
        <w:t xml:space="preserve">The present study serves as a </w:t>
      </w:r>
      <w:r w:rsidR="00D1246B">
        <w:t xml:space="preserve">first </w:t>
      </w:r>
      <w:r w:rsidR="00FE668E">
        <w:t>attempt to demonstrate if</w:t>
      </w:r>
      <w:r w:rsidR="009D527B">
        <w:t xml:space="preserve"> mechanical</w:t>
      </w:r>
      <w:r w:rsidR="00D1246B">
        <w:t xml:space="preserve"> </w:t>
      </w:r>
      <w:r w:rsidR="00147991">
        <w:t>compression and photo-crosslinking</w:t>
      </w:r>
      <w:r w:rsidR="009D527B">
        <w:t xml:space="preserve"> </w:t>
      </w:r>
      <w:r w:rsidR="00147991">
        <w:t>of</w:t>
      </w:r>
      <w:r w:rsidR="009D527B">
        <w:t xml:space="preserve"> </w:t>
      </w:r>
      <w:r w:rsidR="0050400E">
        <w:t>the</w:t>
      </w:r>
      <w:r w:rsidR="009D527B">
        <w:t xml:space="preserve"> epoxy oligomer</w:t>
      </w:r>
      <w:r w:rsidR="00147991">
        <w:t>s before pyrolysis can be reliably used to produce higher conductivity materials for sensors and electromechanical devices</w:t>
      </w:r>
      <w:r w:rsidR="009D527B">
        <w:t xml:space="preserve">. </w:t>
      </w:r>
    </w:p>
    <w:p w14:paraId="76F84144" w14:textId="2CECD001" w:rsidR="0003708E" w:rsidRDefault="0003708E" w:rsidP="001427CF">
      <w:pPr>
        <w:pStyle w:val="Els-body-text"/>
        <w:ind w:right="-28"/>
      </w:pPr>
    </w:p>
    <w:p w14:paraId="42649FA4" w14:textId="77777777" w:rsidR="0003708E" w:rsidRDefault="0003708E" w:rsidP="0003708E">
      <w:pPr>
        <w:pStyle w:val="Els-body-text"/>
        <w:ind w:right="-28"/>
      </w:pPr>
    </w:p>
    <w:p w14:paraId="294D1D89" w14:textId="77777777" w:rsidR="0003708E" w:rsidRDefault="0003708E" w:rsidP="0003708E">
      <w:pPr>
        <w:spacing w:line="360" w:lineRule="auto"/>
        <w:jc w:val="center"/>
      </w:pPr>
      <w:r>
        <w:rPr>
          <w:noProof/>
          <w:lang w:val="en-US"/>
        </w:rPr>
        <w:drawing>
          <wp:inline distT="0" distB="0" distL="0" distR="0" wp14:anchorId="69B35370" wp14:editId="2615A266">
            <wp:extent cx="5472744" cy="2446638"/>
            <wp:effectExtent l="0" t="0" r="1270" b="5080"/>
            <wp:docPr id="1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5041" cy="2452135"/>
                    </a:xfrm>
                    <a:prstGeom prst="rect">
                      <a:avLst/>
                    </a:prstGeom>
                  </pic:spPr>
                </pic:pic>
              </a:graphicData>
            </a:graphic>
          </wp:inline>
        </w:drawing>
      </w:r>
    </w:p>
    <w:p w14:paraId="1881B0B4" w14:textId="2B5FE211" w:rsidR="0003708E" w:rsidRDefault="0003708E" w:rsidP="0003708E">
      <w:pPr>
        <w:pStyle w:val="Els-caption"/>
        <w:jc w:val="center"/>
      </w:pPr>
      <w:r>
        <w:t xml:space="preserve">Fig. 2. </w:t>
      </w:r>
      <w:r w:rsidRPr="009C2BE4">
        <w:t>Schematic diagram of the</w:t>
      </w:r>
      <w:r>
        <w:t xml:space="preserve"> fabrication process for samples</w:t>
      </w:r>
    </w:p>
    <w:p w14:paraId="72861B2F" w14:textId="1646C7A5" w:rsidR="000B1F45" w:rsidRDefault="000B1F45" w:rsidP="00554E34">
      <w:pPr>
        <w:pStyle w:val="Els-1storder-head"/>
      </w:pPr>
      <w:r w:rsidRPr="000B1F45">
        <w:t>Materials and Methods</w:t>
      </w:r>
    </w:p>
    <w:p w14:paraId="22A79825" w14:textId="77777777" w:rsidR="00293031" w:rsidRDefault="00293031" w:rsidP="00554E34">
      <w:pPr>
        <w:pStyle w:val="Els-body-text"/>
        <w:ind w:right="-28" w:firstLine="0"/>
      </w:pPr>
    </w:p>
    <w:p w14:paraId="31FA75AD" w14:textId="0775C70A" w:rsidR="00571005" w:rsidRDefault="00293031" w:rsidP="00554E34">
      <w:pPr>
        <w:pStyle w:val="Els-body-text"/>
        <w:ind w:right="-28" w:firstLine="0"/>
      </w:pPr>
      <w:r>
        <w:t xml:space="preserve">2.1 </w:t>
      </w:r>
      <w:r w:rsidR="00571005">
        <w:t>Bis-phenol A Novolac Epoxy</w:t>
      </w:r>
      <w:r>
        <w:t xml:space="preserve"> sheets</w:t>
      </w:r>
      <w:r w:rsidR="00571005">
        <w:t xml:space="preserve"> casting, photo-crosslinking and pyrolysis</w:t>
      </w:r>
    </w:p>
    <w:p w14:paraId="2FF81537" w14:textId="77777777" w:rsidR="00293031" w:rsidRDefault="00293031" w:rsidP="00554E34">
      <w:pPr>
        <w:pStyle w:val="Els-body-text"/>
        <w:ind w:right="-28" w:firstLine="0"/>
      </w:pPr>
    </w:p>
    <w:p w14:paraId="54E03AD5" w14:textId="07C47401" w:rsidR="005A0272" w:rsidRDefault="005A0272" w:rsidP="00554E34">
      <w:pPr>
        <w:pStyle w:val="Els-body-text"/>
        <w:ind w:right="-28" w:firstLine="0"/>
      </w:pPr>
      <w:r>
        <w:t>The SU-8</w:t>
      </w:r>
      <w:r w:rsidRPr="000B1F45">
        <w:t xml:space="preserve"> </w:t>
      </w:r>
      <w:r>
        <w:t xml:space="preserve">2100 </w:t>
      </w:r>
      <w:r w:rsidR="00B526B1">
        <w:t xml:space="preserve">formulation was purchased from </w:t>
      </w:r>
      <w:proofErr w:type="spellStart"/>
      <w:r>
        <w:t>MicroChem</w:t>
      </w:r>
      <w:proofErr w:type="spellEnd"/>
      <w:r w:rsidR="00D016A1">
        <w:t xml:space="preserve"> Corp.</w:t>
      </w:r>
      <w:r w:rsidR="00CA7AD1">
        <w:t xml:space="preserve"> </w:t>
      </w:r>
      <w:r w:rsidR="00B526B1">
        <w:t>(</w:t>
      </w:r>
      <w:r w:rsidR="00CA7AD1">
        <w:t xml:space="preserve">now Kayaku Advanced Materials, </w:t>
      </w:r>
      <w:r w:rsidR="00D329E7" w:rsidRPr="00D329E7">
        <w:t>Westborough, MA</w:t>
      </w:r>
      <w:r w:rsidR="00D329E7">
        <w:t>,</w:t>
      </w:r>
      <w:r w:rsidR="00D329E7" w:rsidRPr="00D329E7">
        <w:t xml:space="preserve"> USA</w:t>
      </w:r>
      <w:r w:rsidR="00B526B1">
        <w:t>) and used as received according to the thin sheet casting protocol below. A poly-dimethyl siloxane (PDMS) soft</w:t>
      </w:r>
      <w:r w:rsidR="009A531D">
        <w:t>-</w:t>
      </w:r>
      <w:r w:rsidR="00B526B1">
        <w:t>lithography kit</w:t>
      </w:r>
      <w:r w:rsidR="00215971">
        <w:t xml:space="preserve"> (</w:t>
      </w:r>
      <w:proofErr w:type="spellStart"/>
      <w:r w:rsidR="00215971">
        <w:t>Sylgard</w:t>
      </w:r>
      <w:proofErr w:type="spellEnd"/>
      <w:r w:rsidR="00215971">
        <w:t xml:space="preserve"> 184, Sigma Aldrich) was purchased and</w:t>
      </w:r>
      <w:r w:rsidR="00B526B1">
        <w:t xml:space="preserve"> used without any modification and according to the manufacturer instructions to fabricate molds for the casting of the SU-8 sheets. </w:t>
      </w:r>
    </w:p>
    <w:p w14:paraId="136DDCEB" w14:textId="77777777" w:rsidR="005A0272" w:rsidRDefault="005A0272" w:rsidP="00554E34">
      <w:pPr>
        <w:pStyle w:val="Els-body-text"/>
        <w:ind w:right="-28" w:firstLine="0"/>
      </w:pPr>
    </w:p>
    <w:p w14:paraId="20B9FE3A" w14:textId="21F67390" w:rsidR="00293031" w:rsidRDefault="006A036D" w:rsidP="00554E34">
      <w:pPr>
        <w:pStyle w:val="Els-body-text"/>
        <w:ind w:right="-28" w:firstLine="0"/>
      </w:pPr>
      <w:r>
        <w:t>Compressed</w:t>
      </w:r>
      <w:r w:rsidR="00597206">
        <w:t xml:space="preserve"> sample</w:t>
      </w:r>
      <w:r w:rsidR="00F70FE3">
        <w:t>s</w:t>
      </w:r>
      <w:r w:rsidR="00597206">
        <w:t xml:space="preserve"> w</w:t>
      </w:r>
      <w:r w:rsidR="00F70FE3">
        <w:t>ere</w:t>
      </w:r>
      <w:r w:rsidR="00597206">
        <w:t xml:space="preserve"> fabricated </w:t>
      </w:r>
      <w:r w:rsidR="00F70FE3">
        <w:t>according to</w:t>
      </w:r>
      <w:r w:rsidR="00597206">
        <w:t xml:space="preserve"> the steps</w:t>
      </w:r>
      <w:r w:rsidR="00F70FE3">
        <w:t xml:space="preserve"> described in</w:t>
      </w:r>
      <w:r w:rsidR="00723B77">
        <w:t xml:space="preserve"> Figure 2</w:t>
      </w:r>
      <w:r w:rsidR="00597206">
        <w:t>. The SU-8</w:t>
      </w:r>
      <w:r w:rsidR="000B1F45" w:rsidRPr="000B1F45">
        <w:t xml:space="preserve"> </w:t>
      </w:r>
      <w:r w:rsidR="00597206">
        <w:t>2100</w:t>
      </w:r>
      <w:r w:rsidR="005A0272">
        <w:t xml:space="preserve"> formulation</w:t>
      </w:r>
      <w:r w:rsidR="00597206">
        <w:t xml:space="preserve"> was casted and its solvent evaporated by increasing </w:t>
      </w:r>
      <w:r w:rsidR="00FE73B7">
        <w:t>th</w:t>
      </w:r>
      <w:r w:rsidR="00293031">
        <w:t>e</w:t>
      </w:r>
      <w:r w:rsidR="00FE73B7">
        <w:t xml:space="preserve"> </w:t>
      </w:r>
      <w:r w:rsidR="00597206">
        <w:t xml:space="preserve">temperature to 75 °C </w:t>
      </w:r>
      <w:r w:rsidR="00FE73B7">
        <w:t>for 4h</w:t>
      </w:r>
      <w:r w:rsidR="00293031">
        <w:t xml:space="preserve"> using a standard hot-plate</w:t>
      </w:r>
      <w:r w:rsidR="00FE73B7">
        <w:t xml:space="preserve">. </w:t>
      </w:r>
      <w:r w:rsidR="00293031">
        <w:t>T</w:t>
      </w:r>
      <w:r w:rsidR="00FE73B7">
        <w:t>he pre-heated SU-8 sheet</w:t>
      </w:r>
      <w:r w:rsidR="00293031">
        <w:t>s</w:t>
      </w:r>
      <w:r w:rsidR="00FE73B7">
        <w:t xml:space="preserve"> w</w:t>
      </w:r>
      <w:r w:rsidR="00293031">
        <w:t>ere</w:t>
      </w:r>
      <w:r w:rsidR="00FE73B7">
        <w:t xml:space="preserve"> compressed by applying a </w:t>
      </w:r>
      <w:r w:rsidR="001620B7">
        <w:t xml:space="preserve">constant </w:t>
      </w:r>
      <w:r w:rsidR="00C005FA">
        <w:t>load</w:t>
      </w:r>
      <w:r w:rsidR="00293031">
        <w:t xml:space="preserve"> of up to</w:t>
      </w:r>
      <w:r w:rsidR="00FE73B7">
        <w:t xml:space="preserve"> 20</w:t>
      </w:r>
      <w:r w:rsidR="00C005FA">
        <w:t>00 kg</w:t>
      </w:r>
      <w:r w:rsidR="00FE73B7">
        <w:t xml:space="preserve"> for 30</w:t>
      </w:r>
      <w:r w:rsidR="00293031">
        <w:t xml:space="preserve"> </w:t>
      </w:r>
      <w:r w:rsidR="00FE73B7">
        <w:t>min</w:t>
      </w:r>
      <w:r w:rsidR="00700166">
        <w:t xml:space="preserve"> to yield a maximum </w:t>
      </w:r>
      <w:r w:rsidR="00E45138">
        <w:t xml:space="preserve">compressive stress of around 50 </w:t>
      </w:r>
      <w:proofErr w:type="spellStart"/>
      <w:r w:rsidR="00E45138">
        <w:t>MPa</w:t>
      </w:r>
      <w:proofErr w:type="spellEnd"/>
      <w:r w:rsidR="00FE73B7">
        <w:t xml:space="preserve">. </w:t>
      </w:r>
      <w:r w:rsidR="00723B77">
        <w:t>The compressed sample</w:t>
      </w:r>
      <w:r w:rsidR="00865D31">
        <w:t>s were immediately exposed 365 nm light in a UV chamber</w:t>
      </w:r>
      <w:r w:rsidR="00444291">
        <w:t xml:space="preserve"> (</w:t>
      </w:r>
      <w:r w:rsidR="00444291" w:rsidRPr="00444291">
        <w:t>DYMAX 2000-EC equipped with a</w:t>
      </w:r>
      <w:r w:rsidR="00444291">
        <w:t xml:space="preserve"> halogen</w:t>
      </w:r>
      <w:r w:rsidR="00444291" w:rsidRPr="00444291">
        <w:t xml:space="preserve"> bulb </w:t>
      </w:r>
      <w:r w:rsidR="001B4429">
        <w:t xml:space="preserve">with an intensity of approximately </w:t>
      </w:r>
      <w:r w:rsidR="00444291" w:rsidRPr="00444291">
        <w:t xml:space="preserve">105 </w:t>
      </w:r>
      <w:proofErr w:type="spellStart"/>
      <w:r w:rsidR="00444291" w:rsidRPr="00444291">
        <w:t>mW</w:t>
      </w:r>
      <w:proofErr w:type="spellEnd"/>
      <w:r w:rsidR="00444291" w:rsidRPr="00444291">
        <w:t>/cm</w:t>
      </w:r>
      <w:r w:rsidR="00444291" w:rsidRPr="001B4429">
        <w:rPr>
          <w:vertAlign w:val="superscript"/>
        </w:rPr>
        <w:t>2</w:t>
      </w:r>
      <w:r w:rsidR="001B4429">
        <w:t>)</w:t>
      </w:r>
      <w:r w:rsidR="00865D31">
        <w:t>. Photo-polymerized samples with and without the compression step were</w:t>
      </w:r>
      <w:r w:rsidR="00723B77">
        <w:t xml:space="preserve"> </w:t>
      </w:r>
      <w:r w:rsidR="00620ED3">
        <w:t xml:space="preserve">subsequently </w:t>
      </w:r>
      <w:r w:rsidR="00723B77">
        <w:t>pyrolyzed at 1000 °C</w:t>
      </w:r>
      <w:r w:rsidR="00620ED3">
        <w:t xml:space="preserve"> under N</w:t>
      </w:r>
      <w:r w:rsidR="00620ED3" w:rsidRPr="00293031">
        <w:rPr>
          <w:vertAlign w:val="subscript"/>
        </w:rPr>
        <w:t>2</w:t>
      </w:r>
      <w:r w:rsidR="00620ED3">
        <w:t xml:space="preserve"> </w:t>
      </w:r>
      <w:r w:rsidR="00620ED3">
        <w:lastRenderedPageBreak/>
        <w:t xml:space="preserve">atmosphere. </w:t>
      </w:r>
      <w:r w:rsidR="008443D9">
        <w:t>C</w:t>
      </w:r>
      <w:r w:rsidR="00620ED3">
        <w:t>ontrol sample</w:t>
      </w:r>
      <w:r w:rsidR="008443D9">
        <w:t>s</w:t>
      </w:r>
      <w:r w:rsidR="00620ED3">
        <w:t xml:space="preserve"> w</w:t>
      </w:r>
      <w:r w:rsidR="008443D9">
        <w:t>ere</w:t>
      </w:r>
      <w:r w:rsidR="00620ED3">
        <w:t xml:space="preserve"> fabricated without applying the mechanical compressive force</w:t>
      </w:r>
      <w:r w:rsidR="008443D9">
        <w:t xml:space="preserve"> and without exposure to the UV light for comparison</w:t>
      </w:r>
      <w:r w:rsidR="00620ED3">
        <w:t xml:space="preserve">. </w:t>
      </w:r>
    </w:p>
    <w:p w14:paraId="2D8DD742" w14:textId="3587CCC1" w:rsidR="002F6DC6" w:rsidRDefault="002F6DC6" w:rsidP="00554E34">
      <w:pPr>
        <w:pStyle w:val="Els-body-text"/>
        <w:ind w:right="-28" w:firstLine="0"/>
      </w:pPr>
    </w:p>
    <w:p w14:paraId="35C6D06C" w14:textId="0BB20990" w:rsidR="002F6DC6" w:rsidRDefault="002F6DC6" w:rsidP="00554E34">
      <w:pPr>
        <w:pStyle w:val="Els-body-text"/>
        <w:ind w:right="-28" w:firstLine="0"/>
      </w:pPr>
      <w:r w:rsidRPr="002F6DC6">
        <w:t>The samples were pyrolyzed</w:t>
      </w:r>
      <w:r>
        <w:t xml:space="preserve"> in a </w:t>
      </w:r>
      <w:r w:rsidRPr="002F6DC6">
        <w:t>furnace</w:t>
      </w:r>
      <w:r>
        <w:t xml:space="preserve"> (</w:t>
      </w:r>
      <w:r w:rsidRPr="002F6DC6">
        <w:t xml:space="preserve">PEO 601, ATV </w:t>
      </w:r>
      <w:proofErr w:type="spellStart"/>
      <w:r w:rsidRPr="002F6DC6">
        <w:t>Technologie</w:t>
      </w:r>
      <w:proofErr w:type="spellEnd"/>
      <w:r w:rsidRPr="002F6DC6">
        <w:t xml:space="preserve"> GmbH, Germany) according to the following temperature profile: (I) the temperature was increased from room temperature to 300°C at a heating rate of 30°C/min. It stayed at 300 °C for 3hours and then, the temperature was ramped to 900°C at 10°C/min and stayed for 1hour. Finally, it was cooled down to room temperature at 30°C/min.</w:t>
      </w:r>
      <w:r w:rsidR="002F53DB">
        <w:t xml:space="preserve"> </w:t>
      </w:r>
    </w:p>
    <w:p w14:paraId="26A627FE" w14:textId="77777777" w:rsidR="00293031" w:rsidRDefault="00293031" w:rsidP="00554E34">
      <w:pPr>
        <w:pStyle w:val="Els-body-text"/>
        <w:ind w:right="-28" w:firstLine="0"/>
      </w:pPr>
    </w:p>
    <w:p w14:paraId="27694CC3" w14:textId="7908A7B5" w:rsidR="00293031" w:rsidRDefault="00293031" w:rsidP="00554E34">
      <w:pPr>
        <w:pStyle w:val="Els-body-text"/>
        <w:ind w:right="-28" w:firstLine="0"/>
      </w:pPr>
      <w:r>
        <w:t xml:space="preserve">2.2 </w:t>
      </w:r>
      <w:r w:rsidR="0003708E">
        <w:t xml:space="preserve">XRD and Raman </w:t>
      </w:r>
      <w:r w:rsidR="004B57F3">
        <w:t>spectroscopy</w:t>
      </w:r>
    </w:p>
    <w:p w14:paraId="16BC8ABC" w14:textId="77777777" w:rsidR="00293031" w:rsidRDefault="00293031" w:rsidP="00554E34">
      <w:pPr>
        <w:pStyle w:val="Els-body-text"/>
        <w:ind w:right="-28" w:firstLine="0"/>
      </w:pPr>
    </w:p>
    <w:p w14:paraId="39469E92" w14:textId="1C387491" w:rsidR="00F749AC" w:rsidRDefault="006131A4" w:rsidP="00554E34">
      <w:pPr>
        <w:pStyle w:val="Els-body-text"/>
        <w:ind w:right="-28" w:firstLine="0"/>
      </w:pPr>
      <w:r>
        <w:t>X-ray diffraction (XRD) pattern</w:t>
      </w:r>
      <w:r w:rsidR="00FA0E08">
        <w:t>s</w:t>
      </w:r>
      <w:r>
        <w:t xml:space="preserve"> </w:t>
      </w:r>
      <w:r w:rsidR="00FA0E08">
        <w:t xml:space="preserve">were obtained </w:t>
      </w:r>
      <w:r>
        <w:t xml:space="preserve">for </w:t>
      </w:r>
      <w:r w:rsidR="00FA0E08">
        <w:t xml:space="preserve">all </w:t>
      </w:r>
      <w:r>
        <w:t>samples record</w:t>
      </w:r>
      <w:r w:rsidR="00FA0E08">
        <w:t>ing</w:t>
      </w:r>
      <w:r>
        <w:t xml:space="preserve"> over a 2θ in the range of 5-55° </w:t>
      </w:r>
      <w:r w:rsidR="00F749AC">
        <w:t>using a spectrometer (</w:t>
      </w:r>
      <w:proofErr w:type="spellStart"/>
      <w:r w:rsidR="00F749AC">
        <w:t>Miniflex</w:t>
      </w:r>
      <w:proofErr w:type="spellEnd"/>
      <w:r w:rsidR="00F749AC">
        <w:t xml:space="preserve"> 600</w:t>
      </w:r>
      <w:r w:rsidR="007B29A8">
        <w:t xml:space="preserve">, </w:t>
      </w:r>
      <w:proofErr w:type="spellStart"/>
      <w:r w:rsidR="007B29A8">
        <w:t>Rigaku</w:t>
      </w:r>
      <w:proofErr w:type="spellEnd"/>
      <w:r w:rsidR="007B29A8">
        <w:t>, USA</w:t>
      </w:r>
      <w:r w:rsidR="00F749AC">
        <w:t xml:space="preserve">) </w:t>
      </w:r>
      <w:r>
        <w:t>equipped with the Cu Kα radiation source.</w:t>
      </w:r>
      <w:r w:rsidR="00514041">
        <w:t xml:space="preserve"> </w:t>
      </w:r>
    </w:p>
    <w:p w14:paraId="1AC271F3" w14:textId="77777777" w:rsidR="00F749AC" w:rsidRDefault="00F749AC" w:rsidP="00554E34">
      <w:pPr>
        <w:pStyle w:val="Els-body-text"/>
        <w:ind w:right="-28" w:firstLine="0"/>
      </w:pPr>
    </w:p>
    <w:p w14:paraId="61C72AB0" w14:textId="130E9AEF" w:rsidR="0003708E" w:rsidRDefault="00FA0E08" w:rsidP="00554E34">
      <w:pPr>
        <w:pStyle w:val="Els-body-text"/>
        <w:ind w:right="-28" w:firstLine="0"/>
      </w:pPr>
      <w:r>
        <w:t>Analysis of the sp</w:t>
      </w:r>
      <w:r w:rsidRPr="00FA0E08">
        <w:rPr>
          <w:vertAlign w:val="superscript"/>
        </w:rPr>
        <w:t>2</w:t>
      </w:r>
      <w:r w:rsidR="00A168D7">
        <w:t xml:space="preserve">-hybridized </w:t>
      </w:r>
      <w:r>
        <w:t>carbon content was</w:t>
      </w:r>
      <w:r w:rsidR="006131A4">
        <w:t xml:space="preserve"> carried out using a Raman spectrometer</w:t>
      </w:r>
      <w:r w:rsidR="00B85388">
        <w:t xml:space="preserve"> (Bruker</w:t>
      </w:r>
      <w:r w:rsidR="004231DF">
        <w:t>, USA</w:t>
      </w:r>
      <w:r w:rsidR="00B85388">
        <w:t>)</w:t>
      </w:r>
      <w:r w:rsidR="006131A4">
        <w:t xml:space="preserve"> equipped with a 532 nm laser. The Raman maps and the averaged Raman spectra were collected across</w:t>
      </w:r>
      <w:r w:rsidR="003A41F3">
        <w:t xml:space="preserve"> </w:t>
      </w:r>
      <w:r w:rsidR="00B85388">
        <w:t>2</w:t>
      </w:r>
      <w:r w:rsidR="003A41F3">
        <w:t>5</w:t>
      </w:r>
      <w:r w:rsidR="00F749AC">
        <w:t xml:space="preserve"> </w:t>
      </w:r>
      <w:r w:rsidR="003A41F3">
        <w:t>µm</w:t>
      </w:r>
      <w:r w:rsidR="00B85388" w:rsidRPr="00B85388">
        <w:rPr>
          <w:vertAlign w:val="superscript"/>
        </w:rPr>
        <w:t>2</w:t>
      </w:r>
      <w:r w:rsidR="00514041">
        <w:t xml:space="preserve"> </w:t>
      </w:r>
      <w:r w:rsidR="00B85388">
        <w:t>tiles</w:t>
      </w:r>
      <w:r w:rsidR="00514041">
        <w:t xml:space="preserve">. </w:t>
      </w:r>
    </w:p>
    <w:p w14:paraId="704AF293" w14:textId="77777777" w:rsidR="0003708E" w:rsidRDefault="0003708E" w:rsidP="00554E34">
      <w:pPr>
        <w:pStyle w:val="Els-body-text"/>
        <w:ind w:right="-28" w:firstLine="0"/>
      </w:pPr>
    </w:p>
    <w:p w14:paraId="357E0F19" w14:textId="02D94E4F" w:rsidR="0003708E" w:rsidRDefault="0003708E" w:rsidP="00554E34">
      <w:pPr>
        <w:pStyle w:val="Els-body-text"/>
        <w:ind w:right="-28" w:firstLine="0"/>
      </w:pPr>
      <w:r>
        <w:t>2.3 Electrical conductivity measurements</w:t>
      </w:r>
    </w:p>
    <w:p w14:paraId="0316AF9F" w14:textId="77777777" w:rsidR="0003708E" w:rsidRDefault="0003708E" w:rsidP="00554E34">
      <w:pPr>
        <w:pStyle w:val="Els-body-text"/>
        <w:ind w:right="-28" w:firstLine="0"/>
      </w:pPr>
    </w:p>
    <w:p w14:paraId="43D6CC8F" w14:textId="0648E4CC" w:rsidR="006131A4" w:rsidRDefault="006131A4" w:rsidP="00554E34">
      <w:pPr>
        <w:pStyle w:val="Els-body-text"/>
        <w:ind w:right="-28" w:firstLine="0"/>
      </w:pPr>
      <w:r>
        <w:t>The conductivity of samples w</w:t>
      </w:r>
      <w:r w:rsidR="005C7DFD">
        <w:t>as</w:t>
      </w:r>
      <w:r>
        <w:t xml:space="preserve"> measured using a fo</w:t>
      </w:r>
      <w:r w:rsidR="009E2887">
        <w:t>ur-point-probe. In this method four</w:t>
      </w:r>
      <w:r>
        <w:t xml:space="preserve"> probes are </w:t>
      </w:r>
      <w:r w:rsidR="008C54BB">
        <w:t>placed</w:t>
      </w:r>
      <w:r>
        <w:t xml:space="preserve"> in contact with the sheet sample surface. The current is applied through the sample from the outer two probes and thereby the voltage drop is measured by the inner two probes</w:t>
      </w:r>
      <w:r w:rsidR="009E2887">
        <w:t xml:space="preserve"> </w:t>
      </w:r>
      <w:r w:rsidR="00E87CD8">
        <w:rPr>
          <w:rStyle w:val="FootnoteReference"/>
        </w:rPr>
        <w:fldChar w:fldCharType="begin" w:fldLock="1"/>
      </w:r>
      <w:r w:rsidR="001D0871">
        <w:instrText>ADDIN CSL_CITATION {"citationItems":[{"id":"ITEM-1","itemData":{"DOI":"10.1016/j.matdes.2017.07.034","ISSN":"02641275","abstract":"We proposed herein a facile, fast and low cost metal-free photochemical method for preparing reduced graphene oxide (rGO) by ultraviolet (UV) irradiation of a solution containing mixture of a photoinitiator such as phenylbis(2,4,6-trimethylbenzoyl)phosphine oxide (GR-XBPO) and a triethylamine (TEA) in ethanol. Free radicals are generated via photoinitiator decomposition under UV irradiation. In this process, graphene oxide (GO) rapidly reduced to graphene via extensively removal of oxygen-containing functional groups (OFGs) by free radicals in the presence of anti-oxide inhibitor such as TEA exists. Furthermore, we prepared flexible conductive micropatterns over rGO/SU-8 composites deposited on several substrates (e.g., glass, polyethylene terephthalate (PET), aluminum, and silicon) by dispersing rGO into a photocurable SU-8 resin by means of a photolithography technique. The incorporation of rGO changed the properties of the composites. Thus, the behavior of SU-8 resin shifted from insulating to conductive/antistatic upon incorporation of rGO nanocomposites. This preliminary study provides us with the opportunity to not only develop an efficient metal-free photochemical reduction route towards GO but also obtain a processable conductive micropattern by optimizing the overall processing parameters, and maximizing the advantages of them for future carbon-based nanocomposites at large scale.","author":[{"dropping-particle":"","family":"Xue","given":"Bing","non-dropping-particle":"","parse-names":false,"suffix":""},{"dropping-particle":"","family":"Zou","given":"Yingquan","non-dropping-particle":"","parse-names":false,"suffix":""},{"dropping-particle":"","family":"Yang","given":"Yuchun","non-dropping-particle":"","parse-names":false,"suffix":""}],"container-title":"Materials &amp; Design","id":"ITEM-1","issued":{"date-parts":[["2017","10"]]},"page":"505-511","publisher":"Elsevier Ltd","title":"A photochemical approach for preparing graphene and fabrication of SU-8/graphene composite conductive micropatterns","type":"article-journal","volume":"132"},"uris":["http://www.mendeley.com/documents/?uuid=486c8d2a-36c5-451f-9a96-781c2c8deeb0"]}],"mendeley":{"formattedCitation":"[22]","plainTextFormattedCitation":"[22]","previouslyFormattedCitation":"[20]"},"properties":{"noteIndex":0},"schema":"https://github.com/citation-style-language/schema/raw/master/csl-citation.json"}</w:instrText>
      </w:r>
      <w:r w:rsidR="00E87CD8">
        <w:rPr>
          <w:rStyle w:val="FootnoteReference"/>
        </w:rPr>
        <w:fldChar w:fldCharType="separate"/>
      </w:r>
      <w:r w:rsidR="001D0871" w:rsidRPr="001D0871">
        <w:rPr>
          <w:noProof/>
        </w:rPr>
        <w:t>[22]</w:t>
      </w:r>
      <w:r w:rsidR="00E87CD8">
        <w:rPr>
          <w:rStyle w:val="FootnoteReference"/>
        </w:rPr>
        <w:fldChar w:fldCharType="end"/>
      </w:r>
      <w:r>
        <w:t>. In very thin samples</w:t>
      </w:r>
      <w:r w:rsidR="00F52052">
        <w:t>,</w:t>
      </w:r>
      <w:r>
        <w:t xml:space="preserve"> the resistivity is calculated using </w:t>
      </w:r>
      <w:r w:rsidR="003F6061">
        <w:t>the following equation</w:t>
      </w:r>
      <w:r w:rsidR="009B0A48">
        <w:t xml:space="preserve"> (1)</w:t>
      </w:r>
      <w:r w:rsidR="003F6061">
        <w:t>:</w:t>
      </w:r>
    </w:p>
    <w:p w14:paraId="0A05F4C0" w14:textId="77777777" w:rsidR="005554C0" w:rsidRDefault="005554C0" w:rsidP="00554E34">
      <w:pPr>
        <w:pStyle w:val="Els-body-text"/>
        <w:ind w:right="-28" w:firstLine="0"/>
      </w:pPr>
    </w:p>
    <w:p w14:paraId="227257A7" w14:textId="754D08FF" w:rsidR="006131A4" w:rsidRDefault="006131A4" w:rsidP="0030484E">
      <w:pPr>
        <w:pStyle w:val="Els-body-text"/>
        <w:ind w:right="-28"/>
      </w:pPr>
    </w:p>
    <w:p w14:paraId="428C3CD3" w14:textId="03779F9C" w:rsidR="0030484E" w:rsidRDefault="001E23B9" w:rsidP="001E23B9">
      <m:oMathPara>
        <m:oMath>
          <m:r>
            <w:rPr>
              <w:rFonts w:ascii="Cambria Math" w:hAnsi="Cambria Math"/>
            </w:rPr>
            <m:t>ρ=</m:t>
          </m:r>
          <m:f>
            <m:fPr>
              <m:ctrlPr>
                <w:rPr>
                  <w:rFonts w:ascii="Cambria Math" w:hAnsi="Cambria Math"/>
                  <w:i/>
                </w:rPr>
              </m:ctrlPr>
            </m:fPr>
            <m:num>
              <m:r>
                <w:rPr>
                  <w:rFonts w:ascii="Cambria Math" w:hAnsi="Cambria Math"/>
                </w:rPr>
                <m:t>πt</m:t>
              </m:r>
            </m:num>
            <m:den>
              <m:r>
                <m:rPr>
                  <m:sty m:val="p"/>
                </m:rPr>
                <w:rPr>
                  <w:rFonts w:ascii="Cambria Math" w:hAnsi="Cambria Math"/>
                </w:rPr>
                <m:t>ln⁡</m:t>
              </m:r>
              <m:r>
                <w:rPr>
                  <w:rFonts w:ascii="Cambria Math" w:hAnsi="Cambria Math"/>
                </w:rPr>
                <m:t>(2)</m:t>
              </m:r>
            </m:den>
          </m:f>
          <m:f>
            <m:fPr>
              <m:ctrlPr>
                <w:rPr>
                  <w:rFonts w:ascii="Cambria Math" w:hAnsi="Cambria Math"/>
                  <w:i/>
                </w:rPr>
              </m:ctrlPr>
            </m:fPr>
            <m:num>
              <m:r>
                <w:rPr>
                  <w:rFonts w:ascii="Cambria Math" w:hAnsi="Cambria Math"/>
                </w:rPr>
                <m:t>V</m:t>
              </m:r>
            </m:num>
            <m:den>
              <m:r>
                <w:rPr>
                  <w:rFonts w:ascii="Cambria Math" w:hAnsi="Cambria Math"/>
                </w:rPr>
                <m:t>I</m:t>
              </m:r>
            </m:den>
          </m:f>
          <m:r>
            <w:rPr>
              <w:rFonts w:ascii="Cambria Math" w:hAnsi="Cambria Math"/>
            </w:rPr>
            <m:t xml:space="preserve">               (1)</m:t>
          </m:r>
        </m:oMath>
      </m:oMathPara>
    </w:p>
    <w:p w14:paraId="17996302" w14:textId="218B1C67" w:rsidR="006131A4" w:rsidRDefault="006131A4" w:rsidP="006131A4">
      <w:pPr>
        <w:pStyle w:val="Els-body-text"/>
        <w:ind w:right="-28"/>
      </w:pPr>
    </w:p>
    <w:p w14:paraId="70CD6D29" w14:textId="77777777" w:rsidR="005554C0" w:rsidRDefault="005554C0" w:rsidP="006131A4">
      <w:pPr>
        <w:pStyle w:val="Els-body-text"/>
        <w:ind w:right="-28"/>
      </w:pPr>
    </w:p>
    <w:p w14:paraId="0479D405" w14:textId="103AE9B7" w:rsidR="006131A4" w:rsidRDefault="006131A4" w:rsidP="006131A4">
      <w:pPr>
        <w:pStyle w:val="Els-body-text"/>
        <w:ind w:right="-28"/>
      </w:pPr>
      <w:r>
        <w:t>Where, V is the voltage, I is the applied current, and t is the thickness of the thin sample sheet.</w:t>
      </w:r>
      <w:r w:rsidR="00FE16CE">
        <w:t xml:space="preserve"> </w:t>
      </w:r>
      <w:r w:rsidR="00FE16CE" w:rsidRPr="00FE16CE">
        <w:t xml:space="preserve">The thickness was adjusted </w:t>
      </w:r>
      <w:r w:rsidR="00FE16CE">
        <w:t>to</w:t>
      </w:r>
      <w:r w:rsidR="00FE16CE" w:rsidRPr="00FE16CE">
        <w:t xml:space="preserve"> 0.5</w:t>
      </w:r>
      <w:r w:rsidR="00FE16CE">
        <w:t xml:space="preserve"> </w:t>
      </w:r>
      <w:r w:rsidR="00FE16CE" w:rsidRPr="00FE16CE">
        <w:t>mm</w:t>
      </w:r>
      <w:r w:rsidR="00FE16CE">
        <w:t xml:space="preserve"> for all samples</w:t>
      </w:r>
      <w:r w:rsidR="00FE16CE" w:rsidRPr="00FE16CE">
        <w:t xml:space="preserve">. The control samples were casted in a </w:t>
      </w:r>
      <w:r w:rsidR="00FE16CE">
        <w:t xml:space="preserve">different </w:t>
      </w:r>
      <w:r w:rsidR="00FE16CE" w:rsidRPr="00FE16CE">
        <w:t xml:space="preserve">mold </w:t>
      </w:r>
      <w:r w:rsidR="00FE16CE">
        <w:t>to yield a comparable thickness</w:t>
      </w:r>
      <w:r w:rsidR="00FE16CE" w:rsidRPr="00FE16CE">
        <w:t xml:space="preserve">. </w:t>
      </w:r>
      <w:r w:rsidR="00FE16CE">
        <w:t>The other</w:t>
      </w:r>
      <w:r w:rsidR="00FE16CE" w:rsidRPr="00FE16CE">
        <w:t xml:space="preserve"> samples were casted in different molds with higher thickness (1.5 mm) and after applying compressive force, the thickness turned to 0.5 mm. </w:t>
      </w:r>
      <w:r w:rsidR="009A66EF">
        <w:t xml:space="preserve">The current was changed from 0 to 1.5 amperes. </w:t>
      </w:r>
    </w:p>
    <w:p w14:paraId="5464CA4B" w14:textId="77777777" w:rsidR="00554E34" w:rsidRDefault="00554E34" w:rsidP="00E42FF8">
      <w:pPr>
        <w:pStyle w:val="Els-caption"/>
        <w:jc w:val="center"/>
      </w:pPr>
    </w:p>
    <w:p w14:paraId="2E7E556A" w14:textId="1A79A780" w:rsidR="000B1F45" w:rsidRPr="0030484E" w:rsidRDefault="000B1F45" w:rsidP="00554E34">
      <w:pPr>
        <w:pStyle w:val="Els-1storder-head"/>
        <w:rPr>
          <w:b w:val="0"/>
        </w:rPr>
      </w:pPr>
      <w:r w:rsidRPr="00554E34">
        <w:t>Results and discussion</w:t>
      </w:r>
    </w:p>
    <w:p w14:paraId="29FF1753" w14:textId="563E8C7E" w:rsidR="008A114C" w:rsidRDefault="002C6CF0" w:rsidP="008A114C">
      <w:pPr>
        <w:pStyle w:val="Els-body-text"/>
        <w:ind w:right="-28"/>
      </w:pPr>
      <w:r>
        <w:t xml:space="preserve">Since, the electrical conductivity is well known to correlate with the extent of graphitization and it is our target property, we </w:t>
      </w:r>
      <w:r w:rsidR="008A114C">
        <w:t>began</w:t>
      </w:r>
      <w:r>
        <w:t xml:space="preserve"> by measuring the conductivity using the </w:t>
      </w:r>
      <w:r w:rsidR="008A114C">
        <w:t>f</w:t>
      </w:r>
      <w:r>
        <w:t>our-</w:t>
      </w:r>
      <w:r w:rsidR="00A5598A">
        <w:t xml:space="preserve">point </w:t>
      </w:r>
      <w:r>
        <w:t xml:space="preserve">probe method for all the </w:t>
      </w:r>
      <w:r w:rsidR="00677902">
        <w:t>BPNE</w:t>
      </w:r>
      <w:r>
        <w:t xml:space="preserve"> sheets</w:t>
      </w:r>
      <w:r w:rsidR="00677902">
        <w:t xml:space="preserve"> with and without compression</w:t>
      </w:r>
      <w:r>
        <w:t xml:space="preserve">. </w:t>
      </w:r>
      <w:r w:rsidR="008A114C">
        <w:t xml:space="preserve">We measured a resistivity of around 0.018 </w:t>
      </w:r>
      <m:oMath>
        <m:r>
          <m:rPr>
            <m:sty m:val="p"/>
          </m:rPr>
          <w:rPr>
            <w:rFonts w:ascii="Cambria Math" w:hAnsi="Cambria Math"/>
          </w:rPr>
          <m:t>Ω</m:t>
        </m:r>
        <m:r>
          <w:rPr>
            <w:rFonts w:ascii="Cambria Math" w:hAnsi="Cambria Math"/>
          </w:rPr>
          <m:t>/cm</m:t>
        </m:r>
      </m:oMath>
      <w:r w:rsidR="008A114C">
        <w:t xml:space="preserve"> (Fig. 3) for the pyrolyze</w:t>
      </w:r>
      <w:r w:rsidR="00E341BB">
        <w:t>d</w:t>
      </w:r>
      <w:r w:rsidR="008A114C">
        <w:t xml:space="preserve"> sheets</w:t>
      </w:r>
      <w:r w:rsidR="00C6738B">
        <w:t xml:space="preserve"> both with and without compression before pyrolysis</w:t>
      </w:r>
      <w:r w:rsidR="00E341BB">
        <w:t>.</w:t>
      </w:r>
      <w:r w:rsidR="008A114C" w:rsidRPr="00593AA6">
        <w:t xml:space="preserve"> </w:t>
      </w:r>
      <w:r w:rsidR="00E341BB">
        <w:t xml:space="preserve">Our values </w:t>
      </w:r>
      <w:r w:rsidR="008A114C" w:rsidRPr="00593AA6">
        <w:t>are very close</w:t>
      </w:r>
      <w:r w:rsidR="008A114C">
        <w:t xml:space="preserve"> to the previously reported values for other pyrolyzed geometries of the same carbon materials</w:t>
      </w:r>
      <w:r w:rsidR="008A114C" w:rsidRPr="00593AA6">
        <w:t xml:space="preserve">. </w:t>
      </w:r>
      <w:proofErr w:type="spellStart"/>
      <w:r w:rsidR="008A114C" w:rsidRPr="00593AA6">
        <w:t>Pramanick</w:t>
      </w:r>
      <w:proofErr w:type="spellEnd"/>
      <w:r w:rsidR="008A114C" w:rsidRPr="00593AA6">
        <w:t xml:space="preserve"> et al[1], </w:t>
      </w:r>
      <w:r w:rsidR="008A114C">
        <w:t xml:space="preserve">reported that </w:t>
      </w:r>
      <w:r w:rsidR="008A114C" w:rsidRPr="00593AA6">
        <w:t>the resistivity of pyrolyzed SU-8</w:t>
      </w:r>
      <w:r w:rsidR="00C6738B">
        <w:t>-derived</w:t>
      </w:r>
      <w:r w:rsidR="00404027">
        <w:t xml:space="preserve"> samples</w:t>
      </w:r>
      <w:r w:rsidR="008A114C" w:rsidRPr="00593AA6">
        <w:t xml:space="preserve"> </w:t>
      </w:r>
      <w:r w:rsidR="007B72FF">
        <w:t xml:space="preserve">oscillated around 5-10 </w:t>
      </w:r>
      <m:oMath>
        <m:r>
          <m:rPr>
            <m:sty m:val="p"/>
          </m:rPr>
          <w:rPr>
            <w:rFonts w:ascii="Cambria Math" w:hAnsi="Cambria Math"/>
          </w:rPr>
          <m:t>Ω</m:t>
        </m:r>
        <m:r>
          <w:rPr>
            <w:rFonts w:ascii="Cambria Math" w:hAnsi="Cambria Math"/>
          </w:rPr>
          <m:t>/cm</m:t>
        </m:r>
      </m:oMath>
      <w:r w:rsidR="007B72FF">
        <w:t xml:space="preserve"> once a maximum temperature of 700 or higher is reached in the pyrolysis protocol</w:t>
      </w:r>
      <w:r w:rsidR="008A114C" w:rsidRPr="00593AA6">
        <w:t xml:space="preserve">. </w:t>
      </w:r>
      <w:r w:rsidR="00FC50FF">
        <w:t>Therefore, our measurements appeared to give reasonable values despite the sample geometry</w:t>
      </w:r>
      <w:r w:rsidR="00E417D7">
        <w:t xml:space="preserve"> and the surface roughness that were obtained in the pyrolyzed sheets</w:t>
      </w:r>
      <w:r w:rsidR="00FC50FF">
        <w:t xml:space="preserve">. </w:t>
      </w:r>
      <w:r w:rsidR="00725332">
        <w:t>These results give a conductivity of around 53 S/cm, which is relatively low compared to other pyrolyzed organic polymer precursors and even BPNE samples of different geometries [12].</w:t>
      </w:r>
    </w:p>
    <w:p w14:paraId="33734C9B" w14:textId="77777777" w:rsidR="008A114C" w:rsidRDefault="008A114C" w:rsidP="00D451CA">
      <w:pPr>
        <w:pStyle w:val="Els-body-text"/>
        <w:ind w:right="-28" w:firstLine="0"/>
      </w:pPr>
    </w:p>
    <w:p w14:paraId="1A715EDC" w14:textId="38DC47ED" w:rsidR="000B1F45" w:rsidRDefault="00FB513B" w:rsidP="000B1F45">
      <w:pPr>
        <w:pStyle w:val="Els-body-text"/>
        <w:ind w:right="-28"/>
      </w:pPr>
      <w:r>
        <w:t>We observe a</w:t>
      </w:r>
      <w:r w:rsidR="00414DAC">
        <w:t xml:space="preserve"> </w:t>
      </w:r>
      <w:r>
        <w:t>negligible</w:t>
      </w:r>
      <w:r w:rsidR="00414DAC">
        <w:t xml:space="preserve"> </w:t>
      </w:r>
      <w:r>
        <w:t>difference in the resistivity values</w:t>
      </w:r>
      <w:r w:rsidR="00414DAC">
        <w:t xml:space="preserve"> for the samples that were compressed before photo-crosslinking</w:t>
      </w:r>
      <w:r w:rsidR="00723CD9">
        <w:t xml:space="preserve"> as compared to the sample</w:t>
      </w:r>
      <w:r>
        <w:t>s</w:t>
      </w:r>
      <w:r w:rsidR="00723CD9">
        <w:t xml:space="preserve"> that were photo-crosslinked and pyrolyzed without the mechanical compression</w:t>
      </w:r>
      <w:r w:rsidR="00514041" w:rsidRPr="00514041">
        <w:t xml:space="preserve">. </w:t>
      </w:r>
      <w:r w:rsidR="0044329A">
        <w:t>Attention was paid to make</w:t>
      </w:r>
      <w:r>
        <w:t xml:space="preserve"> the BPNE </w:t>
      </w:r>
      <w:r w:rsidR="0044329A">
        <w:t>sheets of</w:t>
      </w:r>
      <w:r>
        <w:t xml:space="preserve"> approximately the same</w:t>
      </w:r>
      <w:r w:rsidR="0044329A">
        <w:t xml:space="preserve"> thickness for both sets of </w:t>
      </w:r>
      <w:r w:rsidR="0044329A">
        <w:lastRenderedPageBreak/>
        <w:t>samples</w:t>
      </w:r>
      <w:r>
        <w:t>, 1.5 mm</w:t>
      </w:r>
      <w:r w:rsidR="0044329A">
        <w:t xml:space="preserve">. </w:t>
      </w:r>
      <w:r w:rsidR="00187DA3">
        <w:t>At least t</w:t>
      </w:r>
      <w:r w:rsidR="00DB2125">
        <w:t>hree samples were tested</w:t>
      </w:r>
      <w:r w:rsidR="00187DA3">
        <w:t xml:space="preserve"> for every group</w:t>
      </w:r>
      <w:r w:rsidR="00DB2125">
        <w:t xml:space="preserve">. </w:t>
      </w:r>
      <w:r w:rsidR="000C2E7F">
        <w:t>This result</w:t>
      </w:r>
      <w:r w:rsidR="00187DA3">
        <w:t xml:space="preserve"> appears to indicate</w:t>
      </w:r>
      <w:r w:rsidR="000C2E7F">
        <w:t xml:space="preserve"> that </w:t>
      </w:r>
      <w:r w:rsidR="00187DA3">
        <w:t>there is no</w:t>
      </w:r>
      <w:r w:rsidR="000C2E7F">
        <w:t xml:space="preserve"> increase in electrical conductivity correlated to the use of compression</w:t>
      </w:r>
      <w:r w:rsidR="007512A1">
        <w:t xml:space="preserve"> before pyrolysis</w:t>
      </w:r>
      <w:r w:rsidR="000C2E7F">
        <w:t xml:space="preserve">. However, it is possible that rugosity and irregular shapes of the samples after pyrolysis lead to </w:t>
      </w:r>
      <w:r w:rsidR="00F65347">
        <w:t>poor precision</w:t>
      </w:r>
      <w:r w:rsidR="000C2E7F">
        <w:t xml:space="preserve"> in the</w:t>
      </w:r>
      <w:r w:rsidR="00F65347">
        <w:t xml:space="preserve"> four-point-probe</w:t>
      </w:r>
      <w:r w:rsidR="000C2E7F">
        <w:t xml:space="preserve"> measurement</w:t>
      </w:r>
      <w:r w:rsidR="00F65347">
        <w:t>s</w:t>
      </w:r>
      <w:r w:rsidR="000C2E7F">
        <w:t>.</w:t>
      </w:r>
      <w:r w:rsidR="00B36627">
        <w:t xml:space="preserve"> Therefore, we decided to further characterize the variations in the structure of the samples through the analytical methods discussed below</w:t>
      </w:r>
      <w:r w:rsidR="00DC6B0A">
        <w:t xml:space="preserve"> to obtain additional evidence confirming the lack of correlation between compression and electrical properties</w:t>
      </w:r>
      <w:r w:rsidR="00B36627">
        <w:t xml:space="preserve">. </w:t>
      </w:r>
    </w:p>
    <w:p w14:paraId="5E209F1D" w14:textId="6D1ED3A6" w:rsidR="009A42EB" w:rsidRDefault="009A42EB" w:rsidP="008158F6">
      <w:pPr>
        <w:pStyle w:val="Els-body-text"/>
        <w:ind w:right="-28" w:firstLine="0"/>
      </w:pPr>
    </w:p>
    <w:p w14:paraId="388B527F" w14:textId="68E12906" w:rsidR="009A42EB" w:rsidRDefault="008158F6" w:rsidP="000B1F45">
      <w:pPr>
        <w:pStyle w:val="Els-body-text"/>
        <w:ind w:right="-28"/>
      </w:pPr>
      <w:r>
        <w:rPr>
          <w:noProof/>
        </w:rPr>
        <w:drawing>
          <wp:anchor distT="0" distB="0" distL="114300" distR="114300" simplePos="0" relativeHeight="251689472" behindDoc="0" locked="0" layoutInCell="1" allowOverlap="1" wp14:anchorId="5EC213A0" wp14:editId="2B07EB1F">
            <wp:simplePos x="0" y="0"/>
            <wp:positionH relativeFrom="margin">
              <wp:align>center</wp:align>
            </wp:positionH>
            <wp:positionV relativeFrom="paragraph">
              <wp:posOffset>45085</wp:posOffset>
            </wp:positionV>
            <wp:extent cx="3246120" cy="2212975"/>
            <wp:effectExtent l="0" t="0" r="508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4-04 at 5.31.16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46120" cy="2212975"/>
                    </a:xfrm>
                    <a:prstGeom prst="rect">
                      <a:avLst/>
                    </a:prstGeom>
                  </pic:spPr>
                </pic:pic>
              </a:graphicData>
            </a:graphic>
            <wp14:sizeRelH relativeFrom="page">
              <wp14:pctWidth>0</wp14:pctWidth>
            </wp14:sizeRelH>
            <wp14:sizeRelV relativeFrom="page">
              <wp14:pctHeight>0</wp14:pctHeight>
            </wp14:sizeRelV>
          </wp:anchor>
        </w:drawing>
      </w:r>
    </w:p>
    <w:p w14:paraId="6C68B1D0" w14:textId="3944C12B" w:rsidR="009A42EB" w:rsidRDefault="009A42EB" w:rsidP="000B1F45">
      <w:pPr>
        <w:pStyle w:val="Els-body-text"/>
        <w:ind w:right="-28"/>
      </w:pPr>
    </w:p>
    <w:p w14:paraId="692C338D" w14:textId="326614C2" w:rsidR="009A42EB" w:rsidRDefault="009A42EB" w:rsidP="000B1F45">
      <w:pPr>
        <w:pStyle w:val="Els-body-text"/>
        <w:ind w:right="-28"/>
      </w:pPr>
    </w:p>
    <w:p w14:paraId="3EBDC232" w14:textId="6F6F84F7" w:rsidR="009A42EB" w:rsidRDefault="009A42EB" w:rsidP="000B1F45">
      <w:pPr>
        <w:pStyle w:val="Els-body-text"/>
        <w:ind w:right="-28"/>
      </w:pPr>
    </w:p>
    <w:p w14:paraId="4EC6189E" w14:textId="05C97123" w:rsidR="009A42EB" w:rsidRDefault="009A42EB" w:rsidP="000B1F45">
      <w:pPr>
        <w:pStyle w:val="Els-body-text"/>
        <w:ind w:right="-28"/>
      </w:pPr>
    </w:p>
    <w:p w14:paraId="12A39642" w14:textId="0CE13C49" w:rsidR="009A42EB" w:rsidRDefault="009A42EB" w:rsidP="000B1F45">
      <w:pPr>
        <w:pStyle w:val="Els-body-text"/>
        <w:ind w:right="-28"/>
      </w:pPr>
    </w:p>
    <w:p w14:paraId="1E7BAD6B" w14:textId="5D96ECFB" w:rsidR="00E42FF8" w:rsidRDefault="00E42FF8" w:rsidP="000B1F45">
      <w:pPr>
        <w:pStyle w:val="Els-body-text"/>
        <w:ind w:right="-28"/>
      </w:pPr>
    </w:p>
    <w:p w14:paraId="01BFF435" w14:textId="4C3466DF" w:rsidR="00E42FF8" w:rsidRDefault="00E42FF8" w:rsidP="000B1F45">
      <w:pPr>
        <w:pStyle w:val="Els-body-text"/>
        <w:ind w:right="-28"/>
      </w:pPr>
    </w:p>
    <w:p w14:paraId="0DBEE69A" w14:textId="69C29529" w:rsidR="00E42FF8" w:rsidRDefault="00E42FF8" w:rsidP="000B1F45">
      <w:pPr>
        <w:pStyle w:val="Els-body-text"/>
        <w:ind w:right="-28"/>
      </w:pPr>
    </w:p>
    <w:p w14:paraId="3A7000AB" w14:textId="5D5D75A5" w:rsidR="00E42FF8" w:rsidRDefault="00E42FF8" w:rsidP="000B1F45">
      <w:pPr>
        <w:pStyle w:val="Els-body-text"/>
        <w:ind w:right="-28"/>
      </w:pPr>
    </w:p>
    <w:p w14:paraId="65772FD4" w14:textId="2872BFA5" w:rsidR="002B56B3" w:rsidRDefault="002B56B3" w:rsidP="000B1F45">
      <w:pPr>
        <w:pStyle w:val="Els-body-text"/>
        <w:ind w:right="-28"/>
      </w:pPr>
    </w:p>
    <w:p w14:paraId="552ED86F" w14:textId="0131FCB6" w:rsidR="002B56B3" w:rsidRDefault="002B56B3" w:rsidP="000B1F45">
      <w:pPr>
        <w:pStyle w:val="Els-body-text"/>
        <w:ind w:right="-28"/>
      </w:pPr>
    </w:p>
    <w:p w14:paraId="75B8722F" w14:textId="77777777" w:rsidR="002B56B3" w:rsidRDefault="002B56B3" w:rsidP="000B1F45">
      <w:pPr>
        <w:pStyle w:val="Els-body-text"/>
        <w:ind w:right="-28"/>
      </w:pPr>
    </w:p>
    <w:p w14:paraId="7B0E75E3" w14:textId="77777777" w:rsidR="003C7D0D" w:rsidRDefault="003C7D0D" w:rsidP="008158F6">
      <w:pPr>
        <w:pStyle w:val="Els-caption"/>
      </w:pPr>
    </w:p>
    <w:p w14:paraId="07958ACE" w14:textId="52E67C9A" w:rsidR="00E42FF8" w:rsidRPr="00554E34" w:rsidRDefault="00E42FF8" w:rsidP="00E42FF8">
      <w:pPr>
        <w:pStyle w:val="Els-caption"/>
        <w:jc w:val="center"/>
      </w:pPr>
      <w:r w:rsidRPr="00554E34">
        <w:t xml:space="preserve">Fig. </w:t>
      </w:r>
      <w:r w:rsidR="00554E34" w:rsidRPr="00554E34">
        <w:t>3</w:t>
      </w:r>
      <w:r w:rsidRPr="00554E34">
        <w:t xml:space="preserve">. Average </w:t>
      </w:r>
      <w:r w:rsidR="008158F6">
        <w:t xml:space="preserve">resistivity </w:t>
      </w:r>
      <w:r w:rsidRPr="00554E34">
        <w:t xml:space="preserve">of </w:t>
      </w:r>
      <w:r w:rsidR="005126CB">
        <w:t>pyrolyzed Bis-phenol A Novolac Epoxy</w:t>
      </w:r>
      <w:r w:rsidR="008158F6">
        <w:t xml:space="preserve"> </w:t>
      </w:r>
      <w:r w:rsidR="005126CB">
        <w:t>casted into thin sheets with and without compression</w:t>
      </w:r>
      <w:r w:rsidR="005126CB" w:rsidRPr="00554E34">
        <w:t xml:space="preserve"> </w:t>
      </w:r>
      <w:r w:rsidRPr="00554E34">
        <w:t>(p &gt; 0.05</w:t>
      </w:r>
      <w:r w:rsidR="008158F6">
        <w:t xml:space="preserve"> </w:t>
      </w:r>
      <w:r w:rsidR="009717C5">
        <w:t>ANOVA</w:t>
      </w:r>
      <w:r w:rsidRPr="00554E34">
        <w:t>).</w:t>
      </w:r>
    </w:p>
    <w:p w14:paraId="2C204056" w14:textId="77777777" w:rsidR="00593AA6" w:rsidRDefault="00593AA6" w:rsidP="00E42FF8">
      <w:pPr>
        <w:pStyle w:val="Els-body-text"/>
        <w:ind w:right="-28" w:firstLine="0"/>
      </w:pPr>
    </w:p>
    <w:p w14:paraId="45C027A8" w14:textId="2FBCA80A" w:rsidR="000E054E" w:rsidRDefault="000C2E7F" w:rsidP="000447B1">
      <w:pPr>
        <w:pStyle w:val="Els-body-text"/>
        <w:ind w:right="-28"/>
      </w:pPr>
      <w:r>
        <w:t xml:space="preserve">Given our hypothesis and </w:t>
      </w:r>
      <w:r w:rsidR="00381BD5">
        <w:t xml:space="preserve">the suspicion that the </w:t>
      </w:r>
      <w:r w:rsidR="00862772">
        <w:t>f</w:t>
      </w:r>
      <w:r w:rsidR="00381BD5">
        <w:t>our-point probe method</w:t>
      </w:r>
      <w:r w:rsidR="0016532D">
        <w:t xml:space="preserve"> may not be</w:t>
      </w:r>
      <w:r w:rsidR="00381BD5">
        <w:t xml:space="preserve"> ideal to quantify </w:t>
      </w:r>
      <w:r w:rsidR="0016532D">
        <w:t>small variations in</w:t>
      </w:r>
      <w:r w:rsidR="00381BD5">
        <w:t xml:space="preserve"> electrical conductivity in</w:t>
      </w:r>
      <w:r w:rsidR="0016532D">
        <w:t xml:space="preserve"> </w:t>
      </w:r>
      <w:r w:rsidR="00381BD5">
        <w:t>pyrolyzed thin sheets</w:t>
      </w:r>
      <w:r w:rsidR="000447B1">
        <w:t xml:space="preserve"> that were obtained in this study</w:t>
      </w:r>
      <w:r w:rsidR="00381BD5">
        <w:t>, we investigate</w:t>
      </w:r>
      <w:r w:rsidR="0016532D">
        <w:t>d</w:t>
      </w:r>
      <w:r w:rsidR="00381BD5">
        <w:t xml:space="preserve"> </w:t>
      </w:r>
      <w:r w:rsidR="000447B1">
        <w:t>the Raman spectra of the pyrolyzed samples</w:t>
      </w:r>
      <w:r w:rsidR="00381BD5">
        <w:t>.</w:t>
      </w:r>
      <w:r w:rsidRPr="00514041">
        <w:t xml:space="preserve"> </w:t>
      </w:r>
      <w:r w:rsidR="00514041" w:rsidRPr="00514041">
        <w:t>The uniformity of graphit</w:t>
      </w:r>
      <w:r w:rsidR="00CF3774">
        <w:t>e crystallites</w:t>
      </w:r>
      <w:r w:rsidR="00514041" w:rsidRPr="00514041">
        <w:t xml:space="preserve"> can be evaluated </w:t>
      </w:r>
      <w:r w:rsidR="00514041" w:rsidRPr="0082028B">
        <w:t>by Raman Spectroscopy.</w:t>
      </w:r>
      <w:r w:rsidR="00514041" w:rsidRPr="00514041">
        <w:t xml:space="preserve"> Figure</w:t>
      </w:r>
      <w:r w:rsidR="00554E34">
        <w:t xml:space="preserve"> 4</w:t>
      </w:r>
      <w:r w:rsidR="00514041" w:rsidRPr="00514041">
        <w:t xml:space="preserve"> shows the average Raman spectra of different samples. There are two character</w:t>
      </w:r>
      <w:r w:rsidR="00554E34">
        <w:t xml:space="preserve">istic peaks at </w:t>
      </w:r>
      <m:oMath>
        <m:r>
          <w:rPr>
            <w:rFonts w:ascii="Cambria Math" w:hAnsi="Cambria Math"/>
          </w:rPr>
          <m:t>~</m:t>
        </m:r>
      </m:oMath>
      <w:r w:rsidR="00554E34">
        <w:t xml:space="preserve">1367 and </w:t>
      </w:r>
      <m:oMath>
        <m:r>
          <w:rPr>
            <w:rFonts w:ascii="Cambria Math" w:hAnsi="Cambria Math"/>
          </w:rPr>
          <m:t>~</m:t>
        </m:r>
      </m:oMath>
      <w:r w:rsidR="00554E34">
        <w:t>160</w:t>
      </w:r>
      <w:r w:rsidR="00964B42">
        <w:t>0</w:t>
      </w:r>
      <w:r w:rsidR="00554E34">
        <w:t xml:space="preserve"> cm</w:t>
      </w:r>
      <w:r w:rsidR="00514041" w:rsidRPr="00554E34">
        <w:rPr>
          <w:vertAlign w:val="superscript"/>
        </w:rPr>
        <w:t>-1</w:t>
      </w:r>
      <w:r w:rsidR="00BF0730">
        <w:t xml:space="preserve"> assigned to the</w:t>
      </w:r>
      <w:r w:rsidR="00514041" w:rsidRPr="00514041">
        <w:t xml:space="preserve"> D and G</w:t>
      </w:r>
      <w:r w:rsidR="00BF0730">
        <w:t xml:space="preserve"> bands, respectively</w:t>
      </w:r>
      <w:r w:rsidR="00514041" w:rsidRPr="00514041">
        <w:t>. The G peak arises from the stretching motion of the sp</w:t>
      </w:r>
      <w:r w:rsidR="00514041" w:rsidRPr="00554E34">
        <w:rPr>
          <w:vertAlign w:val="superscript"/>
        </w:rPr>
        <w:t>2</w:t>
      </w:r>
      <w:r w:rsidR="00514041" w:rsidRPr="00514041">
        <w:t xml:space="preserve">-hybridized carbon-carbon bond in graphitic materials and D peak corresponds to the disorder structure. </w:t>
      </w:r>
      <w:r w:rsidR="00BF0730">
        <w:t>T</w:t>
      </w:r>
      <w:r w:rsidR="00514041" w:rsidRPr="00514041">
        <w:t>he intensity ratio of D peak to G peak is used for evaluation the</w:t>
      </w:r>
      <w:r w:rsidR="00F143ED">
        <w:t xml:space="preserve"> degree of</w:t>
      </w:r>
      <w:r w:rsidR="00514041" w:rsidRPr="00514041">
        <w:t xml:space="preserve"> graphitization. Hence, the higher the D to G ratio is related to the lower alignment of graphitic planes and thereby lower degree of graphitization in the carbon structure</w:t>
      </w:r>
      <w:r w:rsidR="009E2887">
        <w:t xml:space="preserve"> </w:t>
      </w:r>
      <w:r w:rsidR="00E87CD8">
        <w:rPr>
          <w:rStyle w:val="FootnoteReference"/>
        </w:rPr>
        <w:fldChar w:fldCharType="begin" w:fldLock="1"/>
      </w:r>
      <w:r w:rsidR="001D0871">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d":{"date-parts":[["2017","5"]]},"page":"91-99","title":"High temperature SU-8 pyrolysis for fabrication of carbon electrodes","type":"article-journal","volume":"125"},"uris":["http://www.mendeley.com/documents/?uuid=d278e1f1-08b3-4538-83fe-b55293be2c43"]}],"mendeley":{"formattedCitation":"[23]","plainTextFormattedCitation":"[23]","previouslyFormattedCitation":"[21]"},"properties":{"noteIndex":0},"schema":"https://github.com/citation-style-language/schema/raw/master/csl-citation.json"}</w:instrText>
      </w:r>
      <w:r w:rsidR="00E87CD8">
        <w:rPr>
          <w:rStyle w:val="FootnoteReference"/>
        </w:rPr>
        <w:fldChar w:fldCharType="separate"/>
      </w:r>
      <w:r w:rsidR="001D0871" w:rsidRPr="001D0871">
        <w:rPr>
          <w:bCs/>
          <w:noProof/>
        </w:rPr>
        <w:t>[23]</w:t>
      </w:r>
      <w:r w:rsidR="00E87CD8">
        <w:rPr>
          <w:rStyle w:val="FootnoteReference"/>
        </w:rPr>
        <w:fldChar w:fldCharType="end"/>
      </w:r>
      <w:r w:rsidR="00514041" w:rsidRPr="00514041">
        <w:t>. As it can be seen in Figure</w:t>
      </w:r>
      <w:r w:rsidR="00554E34">
        <w:t xml:space="preserve"> 4</w:t>
      </w:r>
      <w:r w:rsidR="00514041" w:rsidRPr="00514041">
        <w:t xml:space="preserve">, the intensity of </w:t>
      </w:r>
      <w:r w:rsidR="00B03818">
        <w:t xml:space="preserve">the </w:t>
      </w:r>
      <w:r w:rsidR="00514041" w:rsidRPr="00514041">
        <w:t>peaks is the same</w:t>
      </w:r>
      <w:r w:rsidR="00B03818">
        <w:t xml:space="preserve">, yielding </w:t>
      </w:r>
      <w:proofErr w:type="gramStart"/>
      <w:r w:rsidR="00B03818">
        <w:t>a</w:t>
      </w:r>
      <w:proofErr w:type="gramEnd"/>
      <w:r w:rsidR="00B03818">
        <w:t xml:space="preserve"> </w:t>
      </w:r>
      <w:r w:rsidR="00EF7159">
        <w:t>I</w:t>
      </w:r>
      <w:r w:rsidR="00EF7159" w:rsidRPr="00EF7159">
        <w:rPr>
          <w:vertAlign w:val="subscript"/>
        </w:rPr>
        <w:t>D</w:t>
      </w:r>
      <w:r w:rsidR="00B03818">
        <w:t>/</w:t>
      </w:r>
      <w:r w:rsidR="00EF7159">
        <w:t>I</w:t>
      </w:r>
      <w:r w:rsidR="00EF7159" w:rsidRPr="00EF7159">
        <w:rPr>
          <w:vertAlign w:val="subscript"/>
        </w:rPr>
        <w:t>G</w:t>
      </w:r>
      <w:r w:rsidR="00B03818">
        <w:t xml:space="preserve"> ratio that is close to 1</w:t>
      </w:r>
      <w:r w:rsidR="005D41AB">
        <w:t>, coinciding with the graphite crystallite size and the degree of disorder obtained previously for pyrolyzed organic polymers.</w:t>
      </w:r>
      <w:r w:rsidR="00514041" w:rsidRPr="00514041">
        <w:t xml:space="preserve"> </w:t>
      </w:r>
      <w:r w:rsidR="000A3E3F">
        <w:t>In comparison, compressive stress treatment of poly-acrylonitrile with carbon nanotubes as temp</w:t>
      </w:r>
      <w:r w:rsidR="00F360AF">
        <w:t>l</w:t>
      </w:r>
      <w:r w:rsidR="000A3E3F">
        <w:t xml:space="preserve">ating agents yielded </w:t>
      </w:r>
      <w:proofErr w:type="gramStart"/>
      <w:r w:rsidR="000A3E3F">
        <w:t>a</w:t>
      </w:r>
      <w:proofErr w:type="gramEnd"/>
      <w:r w:rsidR="000A3E3F">
        <w:t xml:space="preserve"> ID/IG ratio of 0.</w:t>
      </w:r>
      <w:r w:rsidR="00F360AF">
        <w:t>69</w:t>
      </w:r>
      <w:r w:rsidR="00692118">
        <w:t xml:space="preserve"> [17]</w:t>
      </w:r>
      <w:r w:rsidR="00F360AF">
        <w:t xml:space="preserve">. </w:t>
      </w:r>
      <w:r w:rsidR="005D41AB">
        <w:t>Most importantly, we observe</w:t>
      </w:r>
      <w:r w:rsidR="00514041" w:rsidRPr="00514041">
        <w:t xml:space="preserve"> that the mechanical compressive treatment does not </w:t>
      </w:r>
      <w:r w:rsidR="005D41AB">
        <w:t>appear to have a significant effect on the</w:t>
      </w:r>
      <w:r w:rsidR="00514041" w:rsidRPr="00514041">
        <w:t xml:space="preserve"> microstructure</w:t>
      </w:r>
      <w:r w:rsidR="000E054E">
        <w:t xml:space="preserve"> of the pyrolyzed sheets with and without compression</w:t>
      </w:r>
      <w:r w:rsidR="00514041" w:rsidRPr="00514041">
        <w:t xml:space="preserve">. </w:t>
      </w:r>
    </w:p>
    <w:p w14:paraId="53CBC95E" w14:textId="77777777" w:rsidR="000E054E" w:rsidRDefault="000E054E" w:rsidP="000447B1">
      <w:pPr>
        <w:pStyle w:val="Els-body-text"/>
        <w:ind w:right="-28"/>
      </w:pPr>
    </w:p>
    <w:p w14:paraId="3FA5AA2B" w14:textId="4BB60F7B" w:rsidR="00514041" w:rsidRDefault="00514041" w:rsidP="000447B1">
      <w:pPr>
        <w:pStyle w:val="Els-body-text"/>
        <w:ind w:right="-28"/>
      </w:pPr>
      <w:r w:rsidRPr="00514041">
        <w:t>Furthermore, the</w:t>
      </w:r>
      <w:r w:rsidR="00085911">
        <w:t xml:space="preserve"> 2D maps from the</w:t>
      </w:r>
      <w:r w:rsidRPr="00514041">
        <w:t xml:space="preserve"> Raman </w:t>
      </w:r>
      <w:r w:rsidR="00E764ED" w:rsidRPr="00E764ED">
        <w:t>spectroscopy</w:t>
      </w:r>
      <w:r w:rsidRPr="00514041">
        <w:t xml:space="preserve"> </w:t>
      </w:r>
      <w:r w:rsidR="00F46919">
        <w:t xml:space="preserve">analysis of pyrolyzed BPNE-derived sheets with and without compression </w:t>
      </w:r>
      <w:r w:rsidRPr="00514041">
        <w:t>is depicted in Figure</w:t>
      </w:r>
      <w:r w:rsidR="00F46919">
        <w:t xml:space="preserve"> 4</w:t>
      </w:r>
      <w:r w:rsidRPr="00514041">
        <w:t xml:space="preserve">. </w:t>
      </w:r>
      <w:r w:rsidR="00F46919">
        <w:t xml:space="preserve">We focused on the same bands associated to graphitic domains and observed that in both cases the surface appears to be highly uniform. </w:t>
      </w:r>
      <w:r w:rsidRPr="00514041">
        <w:t>Th</w:t>
      </w:r>
      <w:r w:rsidR="00F46919">
        <w:t>ese results suggest that</w:t>
      </w:r>
      <w:r w:rsidRPr="00514041">
        <w:t xml:space="preserve"> </w:t>
      </w:r>
      <w:r w:rsidR="00F46919">
        <w:t>there is a significantly</w:t>
      </w:r>
      <w:r w:rsidRPr="00514041">
        <w:t xml:space="preserve"> uniform graphitization microstructures</w:t>
      </w:r>
      <w:r w:rsidR="00F46919">
        <w:t xml:space="preserve"> in both cases</w:t>
      </w:r>
      <w:r w:rsidR="00982D14">
        <w:t xml:space="preserve"> and that the surface is smooth at least microscopically in the </w:t>
      </w:r>
      <w:r w:rsidR="00BF50E8">
        <w:t xml:space="preserve">cross-section </w:t>
      </w:r>
      <w:r w:rsidR="00982D14">
        <w:t>area analyzed on the pyrolyzed sheets</w:t>
      </w:r>
      <w:r w:rsidRPr="00514041">
        <w:t>.</w:t>
      </w:r>
      <w:r w:rsidR="009719CD">
        <w:t xml:space="preserve"> Th</w:t>
      </w:r>
      <w:r w:rsidR="005C446C">
        <w:t>e</w:t>
      </w:r>
      <w:r w:rsidR="009719CD">
        <w:t>s</w:t>
      </w:r>
      <w:r w:rsidR="005C446C">
        <w:t>e</w:t>
      </w:r>
      <w:r w:rsidR="009719CD">
        <w:t xml:space="preserve"> observation</w:t>
      </w:r>
      <w:r w:rsidR="005C446C">
        <w:t>s</w:t>
      </w:r>
      <w:r w:rsidR="009719CD">
        <w:t xml:space="preserve"> </w:t>
      </w:r>
      <w:r w:rsidR="008863B4">
        <w:t>agree</w:t>
      </w:r>
      <w:r w:rsidR="009719CD">
        <w:t xml:space="preserve"> with the seemingly </w:t>
      </w:r>
      <w:r w:rsidR="006651B8">
        <w:t xml:space="preserve">constant electrical conductivity that we quantified with the </w:t>
      </w:r>
      <w:r w:rsidR="007B5F45">
        <w:t>f</w:t>
      </w:r>
      <w:r w:rsidR="006651B8">
        <w:t>our-point probe method.</w:t>
      </w:r>
    </w:p>
    <w:p w14:paraId="50ECBC67" w14:textId="194AD0C5" w:rsidR="00723B77" w:rsidRDefault="00181B75" w:rsidP="000B1F45">
      <w:pPr>
        <w:pStyle w:val="Els-body-text"/>
        <w:ind w:right="-28"/>
      </w:pPr>
      <w:r>
        <w:rPr>
          <w:noProof/>
        </w:rPr>
        <w:lastRenderedPageBreak/>
        <w:drawing>
          <wp:anchor distT="0" distB="0" distL="114300" distR="114300" simplePos="0" relativeHeight="251690496" behindDoc="0" locked="0" layoutInCell="1" allowOverlap="1" wp14:anchorId="7B492438" wp14:editId="6637D52E">
            <wp:simplePos x="0" y="0"/>
            <wp:positionH relativeFrom="margin">
              <wp:align>center</wp:align>
            </wp:positionH>
            <wp:positionV relativeFrom="paragraph">
              <wp:posOffset>156845</wp:posOffset>
            </wp:positionV>
            <wp:extent cx="5535930" cy="3573145"/>
            <wp:effectExtent l="0" t="0" r="127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4-05 at 10.15.11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35930" cy="3573145"/>
                    </a:xfrm>
                    <a:prstGeom prst="rect">
                      <a:avLst/>
                    </a:prstGeom>
                  </pic:spPr>
                </pic:pic>
              </a:graphicData>
            </a:graphic>
            <wp14:sizeRelH relativeFrom="page">
              <wp14:pctWidth>0</wp14:pctWidth>
            </wp14:sizeRelH>
            <wp14:sizeRelV relativeFrom="page">
              <wp14:pctHeight>0</wp14:pctHeight>
            </wp14:sizeRelV>
          </wp:anchor>
        </w:drawing>
      </w:r>
    </w:p>
    <w:p w14:paraId="29F4FECE" w14:textId="3659FF5D" w:rsidR="003A41F3" w:rsidRDefault="003A41F3" w:rsidP="00181B75">
      <w:pPr>
        <w:pStyle w:val="Els-body-text"/>
        <w:ind w:right="-28" w:firstLine="0"/>
      </w:pPr>
    </w:p>
    <w:p w14:paraId="4FCFEE93" w14:textId="7618FFC7" w:rsidR="003A41F3" w:rsidRPr="00554E34" w:rsidRDefault="00554E34" w:rsidP="00F9700E">
      <w:pPr>
        <w:pStyle w:val="Els-body-text"/>
        <w:ind w:right="-28"/>
        <w:jc w:val="center"/>
        <w:rPr>
          <w:sz w:val="16"/>
          <w:szCs w:val="16"/>
        </w:rPr>
      </w:pPr>
      <w:r w:rsidRPr="00554E34">
        <w:rPr>
          <w:sz w:val="16"/>
          <w:szCs w:val="16"/>
        </w:rPr>
        <w:t>Figure 4</w:t>
      </w:r>
      <w:r w:rsidR="00F9700E" w:rsidRPr="00554E34">
        <w:rPr>
          <w:sz w:val="16"/>
          <w:szCs w:val="16"/>
        </w:rPr>
        <w:t xml:space="preserve">: </w:t>
      </w:r>
      <w:r w:rsidR="00CF2012">
        <w:rPr>
          <w:sz w:val="16"/>
          <w:szCs w:val="16"/>
        </w:rPr>
        <w:t xml:space="preserve">Analysis of carbon content in pyrolyzed </w:t>
      </w:r>
      <w:r w:rsidR="00A56FA8">
        <w:rPr>
          <w:sz w:val="16"/>
          <w:szCs w:val="16"/>
        </w:rPr>
        <w:t>Bis-phenol A Novolac Epoxy</w:t>
      </w:r>
      <w:r w:rsidR="00CF2012">
        <w:rPr>
          <w:sz w:val="16"/>
          <w:szCs w:val="16"/>
        </w:rPr>
        <w:t xml:space="preserve"> </w:t>
      </w:r>
      <w:r w:rsidR="006D1719">
        <w:rPr>
          <w:sz w:val="16"/>
          <w:szCs w:val="16"/>
        </w:rPr>
        <w:t>sheets</w:t>
      </w:r>
      <w:r w:rsidR="00F9700E" w:rsidRPr="00554E34">
        <w:rPr>
          <w:sz w:val="16"/>
          <w:szCs w:val="16"/>
        </w:rPr>
        <w:t xml:space="preserve"> a) </w:t>
      </w:r>
      <w:r w:rsidR="00CF2012">
        <w:rPr>
          <w:sz w:val="16"/>
          <w:szCs w:val="16"/>
        </w:rPr>
        <w:t>without</w:t>
      </w:r>
      <w:r w:rsidR="00F9700E" w:rsidRPr="00554E34">
        <w:rPr>
          <w:sz w:val="16"/>
          <w:szCs w:val="16"/>
        </w:rPr>
        <w:t xml:space="preserve"> and b) </w:t>
      </w:r>
      <w:r w:rsidR="004A6612">
        <w:rPr>
          <w:sz w:val="16"/>
          <w:szCs w:val="16"/>
        </w:rPr>
        <w:t>with compression before pyrolysis</w:t>
      </w:r>
      <w:r w:rsidR="00F9700E" w:rsidRPr="00554E34">
        <w:rPr>
          <w:sz w:val="16"/>
          <w:szCs w:val="16"/>
        </w:rPr>
        <w:t xml:space="preserve">. </w:t>
      </w:r>
      <w:r w:rsidR="00113099">
        <w:rPr>
          <w:sz w:val="16"/>
          <w:szCs w:val="16"/>
        </w:rPr>
        <w:t xml:space="preserve">2D </w:t>
      </w:r>
      <w:r w:rsidR="00D11817">
        <w:rPr>
          <w:sz w:val="16"/>
          <w:szCs w:val="16"/>
        </w:rPr>
        <w:t>Raman analysis of the pyrolyzed films</w:t>
      </w:r>
      <w:r w:rsidR="00F9700E" w:rsidRPr="00554E34">
        <w:rPr>
          <w:sz w:val="16"/>
          <w:szCs w:val="16"/>
        </w:rPr>
        <w:t xml:space="preserve"> c) </w:t>
      </w:r>
      <w:r w:rsidR="00D11817">
        <w:rPr>
          <w:sz w:val="16"/>
          <w:szCs w:val="16"/>
        </w:rPr>
        <w:t>without compression</w:t>
      </w:r>
      <w:r w:rsidR="00F9700E" w:rsidRPr="00554E34">
        <w:rPr>
          <w:sz w:val="16"/>
          <w:szCs w:val="16"/>
        </w:rPr>
        <w:t xml:space="preserve"> and d) </w:t>
      </w:r>
      <w:r w:rsidR="00D11817">
        <w:rPr>
          <w:sz w:val="16"/>
          <w:szCs w:val="16"/>
        </w:rPr>
        <w:t>with compression</w:t>
      </w:r>
      <w:r w:rsidR="00F9700E" w:rsidRPr="00554E34">
        <w:rPr>
          <w:sz w:val="16"/>
          <w:szCs w:val="16"/>
        </w:rPr>
        <w:t>.</w:t>
      </w:r>
    </w:p>
    <w:p w14:paraId="550439F8" w14:textId="77777777" w:rsidR="003A41F3" w:rsidRDefault="003A41F3" w:rsidP="00514041">
      <w:pPr>
        <w:pStyle w:val="Els-body-text"/>
        <w:ind w:right="-28"/>
      </w:pPr>
    </w:p>
    <w:p w14:paraId="3C397D82" w14:textId="18E248A8" w:rsidR="009A42EB" w:rsidRDefault="00FA43A3" w:rsidP="00A73F6A">
      <w:pPr>
        <w:pStyle w:val="Els-body-text"/>
        <w:ind w:right="-28"/>
      </w:pPr>
      <w:r>
        <w:t>In order to</w:t>
      </w:r>
      <w:r w:rsidR="008D5D46">
        <w:t xml:space="preserve"> obtain </w:t>
      </w:r>
      <w:r w:rsidR="005D09DA">
        <w:t>a</w:t>
      </w:r>
      <w:r w:rsidR="00DA7A6E">
        <w:t xml:space="preserve"> confirmation for the</w:t>
      </w:r>
      <w:r>
        <w:t xml:space="preserve"> lack of correlation between the compression </w:t>
      </w:r>
      <w:r w:rsidR="005D09DA">
        <w:t xml:space="preserve">and the properties of the pyrolyzed BPNE-derived sheets, as per the </w:t>
      </w:r>
      <w:r w:rsidR="00DA7A6E">
        <w:t>resistivity</w:t>
      </w:r>
      <w:r w:rsidR="005D09DA">
        <w:t xml:space="preserve"> measurements</w:t>
      </w:r>
      <w:r w:rsidR="00DA7A6E">
        <w:t xml:space="preserve"> and the Raman spectroscopy analysis</w:t>
      </w:r>
      <w:r>
        <w:t>, we</w:t>
      </w:r>
      <w:r w:rsidR="00DA7A6E">
        <w:t xml:space="preserve"> employed</w:t>
      </w:r>
      <w:r>
        <w:t xml:space="preserve"> X-ray diffraction (XRD) spectroscopy to try to discern if there were any variations present between the two groups of samples</w:t>
      </w:r>
      <w:r w:rsidR="00853D41">
        <w:t xml:space="preserve">, in terms of crystallinity. </w:t>
      </w:r>
      <w:r w:rsidR="00514041" w:rsidRPr="00514041">
        <w:t>The results are shown in Figure</w:t>
      </w:r>
      <w:r w:rsidR="00554E34">
        <w:t xml:space="preserve"> 5</w:t>
      </w:r>
      <w:r w:rsidR="00561DC0">
        <w:t>.</w:t>
      </w:r>
      <w:r w:rsidR="00514041" w:rsidRPr="00514041">
        <w:t xml:space="preserve"> </w:t>
      </w:r>
      <w:r w:rsidR="00561DC0">
        <w:t>Two</w:t>
      </w:r>
      <w:r w:rsidR="00514041" w:rsidRPr="00514041">
        <w:t xml:space="preserve"> broad diffraction peaks can be observed in both the samples, in 22° and 55°. The broad band</w:t>
      </w:r>
      <w:r w:rsidR="00561DC0">
        <w:t>s</w:t>
      </w:r>
      <w:r w:rsidR="00514041" w:rsidRPr="00514041">
        <w:t xml:space="preserve"> at 22° and 55 are related to (002) plane and (100) plane respectively</w:t>
      </w:r>
      <w:r w:rsidR="00406F1E">
        <w:t xml:space="preserve"> </w:t>
      </w:r>
      <w:r w:rsidR="00E87CD8">
        <w:rPr>
          <w:rStyle w:val="FootnoteReference"/>
        </w:rPr>
        <w:fldChar w:fldCharType="begin" w:fldLock="1"/>
      </w:r>
      <w:r w:rsidR="001D0871">
        <w:instrText>ADDIN CSL_CITATION {"citationItems":[{"id":"ITEM-1","itemData":{"DOI":"10.1149/08501.0021ecst","ISSN":"1938-6737","author":[{"dropping-particle":"","family":"Mamidi","given":"Suresh","non-dropping-particle":"","parse-names":false,"suffix":""},{"dropping-particle":"","family":"Kakunuri","given":"Manohar","non-dropping-particle":"","parse-names":false,"suffix":""},{"dropping-particle":"","family":"Sharma","given":"Chandra Shekhar","non-dropping-particle":"","parse-names":false,"suffix":""}],"container-title":"ECS Transactions","id":"ITEM-1","issue":"1","issued":{"date-parts":[["2018","4","5"]]},"page":"21-27","title":"Fabrication of SU-8 Derived Three-Dimensional Carbon Microelectrodes as High Capacity Anodes for Lithium-Ion Batteries","type":"article-journal","volume":"85"},"uris":["http://www.mendeley.com/documents/?uuid=0499dfed-488d-451e-a122-5bfdfd61a60c"]}],"mendeley":{"formattedCitation":"[24]","plainTextFormattedCitation":"[24]","previouslyFormattedCitation":"[22]"},"properties":{"noteIndex":0},"schema":"https://github.com/citation-style-language/schema/raw/master/csl-citation.json"}</w:instrText>
      </w:r>
      <w:r w:rsidR="00E87CD8">
        <w:rPr>
          <w:rStyle w:val="FootnoteReference"/>
        </w:rPr>
        <w:fldChar w:fldCharType="separate"/>
      </w:r>
      <w:r w:rsidR="001D0871" w:rsidRPr="001D0871">
        <w:rPr>
          <w:bCs/>
          <w:noProof/>
        </w:rPr>
        <w:t>[24]</w:t>
      </w:r>
      <w:r w:rsidR="00E87CD8">
        <w:rPr>
          <w:rStyle w:val="FootnoteReference"/>
        </w:rPr>
        <w:fldChar w:fldCharType="end"/>
      </w:r>
      <w:r w:rsidR="00514041" w:rsidRPr="00514041">
        <w:t xml:space="preserve">. The broadness of these peaks </w:t>
      </w:r>
      <w:r w:rsidR="00561DC0">
        <w:t>appears to be correlated with</w:t>
      </w:r>
      <w:r w:rsidR="00514041" w:rsidRPr="00514041">
        <w:t xml:space="preserve"> poor stacking of graphene layers in (002) and (100) plane.</w:t>
      </w:r>
      <w:r w:rsidR="00130F4C">
        <w:t xml:space="preserve"> </w:t>
      </w:r>
      <w:r w:rsidR="004A5FDC">
        <w:t xml:space="preserve">This is similar to previous XRD spectra of similar glassy-carbon materials, where the mesoscale structure resembles that of semi-crystalline organic polymer networks. Most importantly, we observe no noticeable differences between the XRD spectra for the BPNE-derived sheets with and without compression. </w:t>
      </w:r>
      <w:r w:rsidR="00130F4C">
        <w:t>Thus, we can establish that this third evidence further supports the lack of contribution of the compress</w:t>
      </w:r>
      <w:r w:rsidR="00275A97">
        <w:t>ive stress</w:t>
      </w:r>
      <w:r w:rsidR="00130F4C">
        <w:t xml:space="preserve"> of the </w:t>
      </w:r>
      <w:r w:rsidR="007F2C50">
        <w:t>BPNE</w:t>
      </w:r>
      <w:r w:rsidR="00130F4C">
        <w:t xml:space="preserve"> thin sheets on their </w:t>
      </w:r>
      <w:r w:rsidR="004A5FDC">
        <w:t>microstructure and on the electrical properties stemming therefrom</w:t>
      </w:r>
      <w:r w:rsidR="00130F4C">
        <w:t xml:space="preserve">. </w:t>
      </w:r>
    </w:p>
    <w:p w14:paraId="4849899F" w14:textId="731C221C" w:rsidR="009A42EB" w:rsidRDefault="00B52DF4" w:rsidP="00514041">
      <w:pPr>
        <w:pStyle w:val="Els-body-text"/>
        <w:ind w:right="-28"/>
      </w:pPr>
      <w:r>
        <w:rPr>
          <w:noProof/>
        </w:rPr>
        <w:lastRenderedPageBreak/>
        <w:drawing>
          <wp:anchor distT="0" distB="0" distL="114300" distR="114300" simplePos="0" relativeHeight="251691520" behindDoc="0" locked="0" layoutInCell="1" allowOverlap="1" wp14:anchorId="14B4F47B" wp14:editId="09E49A1F">
            <wp:simplePos x="0" y="0"/>
            <wp:positionH relativeFrom="margin">
              <wp:align>center</wp:align>
            </wp:positionH>
            <wp:positionV relativeFrom="paragraph">
              <wp:posOffset>0</wp:posOffset>
            </wp:positionV>
            <wp:extent cx="3736975" cy="216408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4-05 at 1.53.18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36975" cy="2164080"/>
                    </a:xfrm>
                    <a:prstGeom prst="rect">
                      <a:avLst/>
                    </a:prstGeom>
                  </pic:spPr>
                </pic:pic>
              </a:graphicData>
            </a:graphic>
            <wp14:sizeRelH relativeFrom="page">
              <wp14:pctWidth>0</wp14:pctWidth>
            </wp14:sizeRelH>
            <wp14:sizeRelV relativeFrom="page">
              <wp14:pctHeight>0</wp14:pctHeight>
            </wp14:sizeRelV>
          </wp:anchor>
        </w:drawing>
      </w:r>
    </w:p>
    <w:p w14:paraId="22D54E9E" w14:textId="6AD7C7E2" w:rsidR="009A42EB" w:rsidRDefault="009A42EB" w:rsidP="00514041">
      <w:pPr>
        <w:pStyle w:val="Els-body-text"/>
        <w:ind w:right="-28"/>
      </w:pPr>
    </w:p>
    <w:p w14:paraId="4A6F2948" w14:textId="1C75C8D9" w:rsidR="009A42EB" w:rsidRDefault="009A42EB" w:rsidP="00514041">
      <w:pPr>
        <w:pStyle w:val="Els-body-text"/>
        <w:ind w:right="-28"/>
      </w:pPr>
    </w:p>
    <w:p w14:paraId="6DA6FB0E" w14:textId="7E3CBB8E" w:rsidR="009A42EB" w:rsidRDefault="009A42EB" w:rsidP="00514041">
      <w:pPr>
        <w:pStyle w:val="Els-body-text"/>
        <w:ind w:right="-28"/>
      </w:pPr>
    </w:p>
    <w:p w14:paraId="7AF4306B" w14:textId="3377D78B" w:rsidR="00B52DF4" w:rsidRDefault="00B52DF4" w:rsidP="00514041">
      <w:pPr>
        <w:pStyle w:val="Els-body-text"/>
        <w:ind w:right="-28"/>
      </w:pPr>
    </w:p>
    <w:p w14:paraId="1794CDFC" w14:textId="42AEF1E5" w:rsidR="00B52DF4" w:rsidRDefault="00B52DF4" w:rsidP="00514041">
      <w:pPr>
        <w:pStyle w:val="Els-body-text"/>
        <w:ind w:right="-28"/>
      </w:pPr>
    </w:p>
    <w:p w14:paraId="4C82C49E" w14:textId="4FBDC6DA" w:rsidR="00B52DF4" w:rsidRDefault="00B52DF4" w:rsidP="00514041">
      <w:pPr>
        <w:pStyle w:val="Els-body-text"/>
        <w:ind w:right="-28"/>
      </w:pPr>
    </w:p>
    <w:p w14:paraId="3E8270C9" w14:textId="2D2DB5D3" w:rsidR="00B52DF4" w:rsidRDefault="00B52DF4" w:rsidP="00514041">
      <w:pPr>
        <w:pStyle w:val="Els-body-text"/>
        <w:ind w:right="-28"/>
      </w:pPr>
    </w:p>
    <w:p w14:paraId="4DA51B38" w14:textId="52121CB1" w:rsidR="00B52DF4" w:rsidRDefault="00B52DF4" w:rsidP="00514041">
      <w:pPr>
        <w:pStyle w:val="Els-body-text"/>
        <w:ind w:right="-28"/>
      </w:pPr>
    </w:p>
    <w:p w14:paraId="1BE39AFA" w14:textId="05BD3926" w:rsidR="00B52DF4" w:rsidRDefault="00B52DF4" w:rsidP="00514041">
      <w:pPr>
        <w:pStyle w:val="Els-body-text"/>
        <w:ind w:right="-28"/>
      </w:pPr>
    </w:p>
    <w:p w14:paraId="47460F7E" w14:textId="65CD2073" w:rsidR="00B52DF4" w:rsidRDefault="00B52DF4" w:rsidP="00514041">
      <w:pPr>
        <w:pStyle w:val="Els-body-text"/>
        <w:ind w:right="-28"/>
      </w:pPr>
    </w:p>
    <w:p w14:paraId="0962C727" w14:textId="2D7EE1CF" w:rsidR="00B52DF4" w:rsidRDefault="00B52DF4" w:rsidP="00514041">
      <w:pPr>
        <w:pStyle w:val="Els-body-text"/>
        <w:ind w:right="-28"/>
      </w:pPr>
    </w:p>
    <w:p w14:paraId="77A99657" w14:textId="21F95933" w:rsidR="00B52DF4" w:rsidRDefault="00B52DF4" w:rsidP="00514041">
      <w:pPr>
        <w:pStyle w:val="Els-body-text"/>
        <w:ind w:right="-28"/>
      </w:pPr>
    </w:p>
    <w:p w14:paraId="75DFCD5F" w14:textId="25D6992B" w:rsidR="003C7D0D" w:rsidRDefault="003C7D0D" w:rsidP="00514041">
      <w:pPr>
        <w:pStyle w:val="Els-body-text"/>
        <w:ind w:right="-28"/>
      </w:pPr>
    </w:p>
    <w:p w14:paraId="34BED094" w14:textId="77777777" w:rsidR="003C7D0D" w:rsidRDefault="003C7D0D" w:rsidP="00514041">
      <w:pPr>
        <w:pStyle w:val="Els-body-text"/>
        <w:ind w:right="-28"/>
      </w:pPr>
    </w:p>
    <w:p w14:paraId="40D3CD7C" w14:textId="14F5B079" w:rsidR="009A42EB" w:rsidRPr="00554E34" w:rsidRDefault="009A42EB" w:rsidP="009A42EB">
      <w:pPr>
        <w:pStyle w:val="Els-body-text"/>
        <w:ind w:right="-28"/>
        <w:jc w:val="center"/>
        <w:rPr>
          <w:sz w:val="16"/>
          <w:szCs w:val="16"/>
        </w:rPr>
      </w:pPr>
      <w:r w:rsidRPr="00554E34">
        <w:rPr>
          <w:sz w:val="16"/>
          <w:szCs w:val="16"/>
        </w:rPr>
        <w:t xml:space="preserve">Figure </w:t>
      </w:r>
      <w:r w:rsidR="00554E34" w:rsidRPr="00554E34">
        <w:rPr>
          <w:sz w:val="16"/>
          <w:szCs w:val="16"/>
        </w:rPr>
        <w:t>5</w:t>
      </w:r>
      <w:r w:rsidRPr="00554E34">
        <w:rPr>
          <w:sz w:val="16"/>
          <w:szCs w:val="16"/>
        </w:rPr>
        <w:t xml:space="preserve">: </w:t>
      </w:r>
      <w:r w:rsidR="00CD4844">
        <w:rPr>
          <w:sz w:val="16"/>
          <w:szCs w:val="16"/>
        </w:rPr>
        <w:t xml:space="preserve">Crystallinity </w:t>
      </w:r>
      <w:r w:rsidR="001A325B">
        <w:rPr>
          <w:sz w:val="16"/>
          <w:szCs w:val="16"/>
        </w:rPr>
        <w:t xml:space="preserve">analysis </w:t>
      </w:r>
      <w:r w:rsidR="00CD4844">
        <w:rPr>
          <w:sz w:val="16"/>
          <w:szCs w:val="16"/>
        </w:rPr>
        <w:t xml:space="preserve">of </w:t>
      </w:r>
      <w:r w:rsidR="00AF3EDF">
        <w:rPr>
          <w:sz w:val="16"/>
          <w:szCs w:val="16"/>
        </w:rPr>
        <w:t>Bis-phenol A Novolac Epoxy thin sheets</w:t>
      </w:r>
      <w:r w:rsidRPr="00554E34">
        <w:rPr>
          <w:sz w:val="16"/>
          <w:szCs w:val="16"/>
        </w:rPr>
        <w:t xml:space="preserve"> a) </w:t>
      </w:r>
      <w:r w:rsidR="00AF3EDF">
        <w:rPr>
          <w:sz w:val="16"/>
          <w:szCs w:val="16"/>
        </w:rPr>
        <w:t>without</w:t>
      </w:r>
      <w:r w:rsidRPr="00554E34">
        <w:rPr>
          <w:sz w:val="16"/>
          <w:szCs w:val="16"/>
        </w:rPr>
        <w:t xml:space="preserve"> and b) </w:t>
      </w:r>
      <w:r w:rsidR="00AF3EDF">
        <w:rPr>
          <w:sz w:val="16"/>
          <w:szCs w:val="16"/>
        </w:rPr>
        <w:t>with compression before pyrolysis</w:t>
      </w:r>
      <w:r w:rsidR="00CD4844">
        <w:rPr>
          <w:sz w:val="16"/>
          <w:szCs w:val="16"/>
        </w:rPr>
        <w:t xml:space="preserve"> from their </w:t>
      </w:r>
      <w:r w:rsidR="00CD4844" w:rsidRPr="00554E34">
        <w:rPr>
          <w:sz w:val="16"/>
          <w:szCs w:val="16"/>
        </w:rPr>
        <w:t xml:space="preserve">X-Ray diffraction </w:t>
      </w:r>
      <w:r w:rsidR="00CD4844">
        <w:rPr>
          <w:sz w:val="16"/>
          <w:szCs w:val="16"/>
        </w:rPr>
        <w:t xml:space="preserve">(XRD) </w:t>
      </w:r>
      <w:r w:rsidR="00CD4844" w:rsidRPr="00554E34">
        <w:rPr>
          <w:sz w:val="16"/>
          <w:szCs w:val="16"/>
        </w:rPr>
        <w:t>pattern</w:t>
      </w:r>
      <w:r w:rsidR="00CD4844">
        <w:rPr>
          <w:sz w:val="16"/>
          <w:szCs w:val="16"/>
        </w:rPr>
        <w:t>s</w:t>
      </w:r>
      <w:r w:rsidR="00AF3EDF">
        <w:rPr>
          <w:sz w:val="16"/>
          <w:szCs w:val="16"/>
        </w:rPr>
        <w:t>.</w:t>
      </w:r>
    </w:p>
    <w:p w14:paraId="1D6BD951" w14:textId="2D6C9DC5" w:rsidR="009A42EB" w:rsidRDefault="009A42EB" w:rsidP="00130F4C">
      <w:pPr>
        <w:pStyle w:val="Els-body-text"/>
        <w:ind w:right="-28" w:firstLine="0"/>
      </w:pPr>
    </w:p>
    <w:p w14:paraId="3AED5BF8" w14:textId="3543BCF7" w:rsidR="00A73F6A" w:rsidRDefault="00A73F6A" w:rsidP="00A73F6A">
      <w:pPr>
        <w:pStyle w:val="Els-body-text"/>
        <w:ind w:right="-28"/>
      </w:pPr>
      <w:r>
        <w:t>Although mechanical stresses had been successfully employed to increase the crystallinity, conductivity and graphitization of polymers like poly-acrylonitrile</w:t>
      </w:r>
      <w:r w:rsidR="00315FAC">
        <w:t xml:space="preserve"> [17]</w:t>
      </w:r>
      <w:r>
        <w:t xml:space="preserve">, it seems that the complicated </w:t>
      </w:r>
      <w:r w:rsidR="000D222D">
        <w:t>microscopic configuration and orientation</w:t>
      </w:r>
      <w:r>
        <w:t xml:space="preserve"> of</w:t>
      </w:r>
      <w:r w:rsidR="000D222D">
        <w:t xml:space="preserve"> graphite crystallites within a relatively amorphous crosslinked carbon network make it difficult to induce </w:t>
      </w:r>
      <w:r w:rsidR="002E44FE">
        <w:t xml:space="preserve">further alignment in these materials. </w:t>
      </w:r>
      <w:r w:rsidR="00B57DD4">
        <w:t>This may indicate that if the electrical conductivity of BPNE-derived carbonaceous materials can be enhanced at all, this will</w:t>
      </w:r>
      <w:r>
        <w:t xml:space="preserve"> require higher temperatures and pressures to have an effect in the </w:t>
      </w:r>
      <w:r w:rsidR="00B57DD4">
        <w:t>microstructure</w:t>
      </w:r>
      <w:r>
        <w:t xml:space="preserve"> </w:t>
      </w:r>
      <w:r w:rsidR="00B57DD4">
        <w:t xml:space="preserve">after </w:t>
      </w:r>
      <w:r>
        <w:t>pyrolysis</w:t>
      </w:r>
      <w:r w:rsidR="00B57DD4">
        <w:t>.</w:t>
      </w:r>
      <w:r>
        <w:t xml:space="preserve"> It is still possible that the previously observed increase in the electrical conductivity of suspended nanowires i</w:t>
      </w:r>
      <w:r w:rsidR="00B57DD4">
        <w:t>s</w:t>
      </w:r>
      <w:r>
        <w:t xml:space="preserve"> related, at least in part, to the mechanical stresses that develop </w:t>
      </w:r>
      <w:r w:rsidR="00FD60ED">
        <w:t>during pyrolysis</w:t>
      </w:r>
      <w:r>
        <w:t>. However, in this case, it can</w:t>
      </w:r>
      <w:r w:rsidR="00FD60ED">
        <w:t xml:space="preserve"> be</w:t>
      </w:r>
      <w:r>
        <w:t xml:space="preserve"> </w:t>
      </w:r>
      <w:r w:rsidR="00FD60ED">
        <w:t>hypothesized</w:t>
      </w:r>
      <w:r>
        <w:t xml:space="preserve"> that the stress per unit mass </w:t>
      </w:r>
      <w:r w:rsidR="00FD60ED">
        <w:t>must then be</w:t>
      </w:r>
      <w:r>
        <w:t xml:space="preserve"> higher than the ones reached in this study</w:t>
      </w:r>
      <w:r w:rsidR="00B57DD4">
        <w:t xml:space="preserve">, especially as a result of the shrinkage from the gasification of </w:t>
      </w:r>
      <w:r w:rsidR="002319EE">
        <w:t>the e</w:t>
      </w:r>
      <w:r w:rsidR="00F448D0">
        <w:t>ther</w:t>
      </w:r>
      <w:r w:rsidR="002319EE">
        <w:t xml:space="preserve"> linkages within</w:t>
      </w:r>
      <w:r w:rsidR="00B57DD4">
        <w:t xml:space="preserve"> the </w:t>
      </w:r>
      <w:r w:rsidR="00F448D0">
        <w:t xml:space="preserve">precursor </w:t>
      </w:r>
      <w:r w:rsidR="00B57DD4">
        <w:t>polymer network</w:t>
      </w:r>
      <w:r>
        <w:t>. Therefore, it is suggested to further explore the validity of this hypothesis by carefully designing experiments were mechanical stresses are applied on other types of geometries and sizes of casted</w:t>
      </w:r>
      <w:r w:rsidR="00B57DD4">
        <w:t xml:space="preserve"> BPNE</w:t>
      </w:r>
      <w:r>
        <w:t xml:space="preserve"> samples that are more susceptible to the application of higher compressive or tensile forces before photo-crosslinking.</w:t>
      </w:r>
    </w:p>
    <w:p w14:paraId="4C3FA4AE" w14:textId="77777777" w:rsidR="00A73F6A" w:rsidRPr="00514041" w:rsidRDefault="00A73F6A" w:rsidP="00130F4C">
      <w:pPr>
        <w:pStyle w:val="Els-body-text"/>
        <w:ind w:right="-28" w:firstLine="0"/>
      </w:pPr>
    </w:p>
    <w:p w14:paraId="4A4BF36E" w14:textId="4E20DAF6" w:rsidR="00531B1B" w:rsidRDefault="00D87331" w:rsidP="00D87331">
      <w:pPr>
        <w:pStyle w:val="Els-1storder-head"/>
      </w:pPr>
      <w:r>
        <w:t>Conclusion</w:t>
      </w:r>
    </w:p>
    <w:p w14:paraId="5D7CFA37" w14:textId="4150223B" w:rsidR="00D87331" w:rsidRDefault="003A1F42" w:rsidP="00286588">
      <w:pPr>
        <w:pStyle w:val="Els-body-text"/>
      </w:pPr>
      <w:r>
        <w:t>I</w:t>
      </w:r>
      <w:r w:rsidR="00D87331">
        <w:t>n this study</w:t>
      </w:r>
      <w:r w:rsidR="00286588">
        <w:t>,</w:t>
      </w:r>
      <w:r w:rsidR="00D87331">
        <w:t xml:space="preserve"> </w:t>
      </w:r>
      <w:r w:rsidR="004B5820">
        <w:t>we tested the</w:t>
      </w:r>
      <w:r w:rsidR="00D87331">
        <w:t xml:space="preserve"> hypothesis</w:t>
      </w:r>
      <w:r w:rsidR="004B5820">
        <w:t xml:space="preserve"> that</w:t>
      </w:r>
      <w:r w:rsidR="00D87331">
        <w:t xml:space="preserve"> </w:t>
      </w:r>
      <w:r w:rsidR="004B5820">
        <w:t>the</w:t>
      </w:r>
      <w:r w:rsidR="00D87331">
        <w:t xml:space="preserve"> </w:t>
      </w:r>
      <w:r w:rsidR="00E1450F">
        <w:t xml:space="preserve">microstructure and the </w:t>
      </w:r>
      <w:r w:rsidR="00D87331">
        <w:t>electrical conductivity of</w:t>
      </w:r>
      <w:r w:rsidR="00914176">
        <w:t xml:space="preserve"> </w:t>
      </w:r>
      <w:r w:rsidR="004B5820">
        <w:t>c</w:t>
      </w:r>
      <w:r w:rsidR="00D87331">
        <w:t xml:space="preserve">arbon </w:t>
      </w:r>
      <w:r w:rsidR="004B5820">
        <w:t>materials</w:t>
      </w:r>
      <w:r w:rsidR="00914176">
        <w:t xml:space="preserve"> derived from the pyrolysis of Bis-phenol A Novolac Epoxy</w:t>
      </w:r>
      <w:r w:rsidR="004B5820">
        <w:t xml:space="preserve"> can be increased by mechanical compression</w:t>
      </w:r>
      <w:r>
        <w:t xml:space="preserve"> pre-</w:t>
      </w:r>
      <w:r w:rsidR="00286588">
        <w:t>pyrolysi</w:t>
      </w:r>
      <w:r>
        <w:t>s</w:t>
      </w:r>
      <w:r w:rsidR="004B5820">
        <w:t xml:space="preserve"> using millimeter scale thin sheets</w:t>
      </w:r>
      <w:r>
        <w:t xml:space="preserve">. </w:t>
      </w:r>
      <w:r w:rsidR="004B5820">
        <w:t xml:space="preserve">First, </w:t>
      </w:r>
      <w:r w:rsidR="00813BA2">
        <w:t>measurements of the resistivity</w:t>
      </w:r>
      <w:r w:rsidR="004B5820">
        <w:t xml:space="preserve"> </w:t>
      </w:r>
      <w:r w:rsidR="00813BA2">
        <w:t>indicated that there is</w:t>
      </w:r>
      <w:r w:rsidR="004B5820">
        <w:t xml:space="preserve"> a </w:t>
      </w:r>
      <w:r w:rsidR="00813BA2">
        <w:t>negligible variation</w:t>
      </w:r>
      <w:r w:rsidR="004B5820">
        <w:t xml:space="preserve"> </w:t>
      </w:r>
      <w:r w:rsidR="00265C1D">
        <w:t>correlate</w:t>
      </w:r>
      <w:r w:rsidR="00813BA2">
        <w:t>d</w:t>
      </w:r>
      <w:r w:rsidR="00265C1D">
        <w:t xml:space="preserve"> with compression</w:t>
      </w:r>
      <w:r w:rsidR="004B5820">
        <w:t xml:space="preserve">. </w:t>
      </w:r>
      <w:r w:rsidR="009D70DC">
        <w:t xml:space="preserve">Then, </w:t>
      </w:r>
      <w:r>
        <w:t>Ram</w:t>
      </w:r>
      <w:r w:rsidR="00286588">
        <w:t xml:space="preserve">an </w:t>
      </w:r>
      <w:r w:rsidR="00B24B40">
        <w:t>spectrosc</w:t>
      </w:r>
      <w:r w:rsidR="00E1450F">
        <w:t>o</w:t>
      </w:r>
      <w:r w:rsidR="00B24B40">
        <w:t>py</w:t>
      </w:r>
      <w:r w:rsidR="00286588">
        <w:t xml:space="preserve"> and XRD</w:t>
      </w:r>
      <w:r w:rsidR="004B57F3">
        <w:t xml:space="preserve"> supported the finding</w:t>
      </w:r>
      <w:r w:rsidR="004B5820">
        <w:t xml:space="preserve"> that there </w:t>
      </w:r>
      <w:r w:rsidR="004B57F3">
        <w:t>does not seem to be any</w:t>
      </w:r>
      <w:r w:rsidR="004B5820">
        <w:t xml:space="preserve"> significant variations in the</w:t>
      </w:r>
      <w:r>
        <w:t xml:space="preserve"> </w:t>
      </w:r>
      <w:r w:rsidR="002B5554">
        <w:t>graphitic crystallite</w:t>
      </w:r>
      <w:r w:rsidR="004B5820">
        <w:t xml:space="preserve"> </w:t>
      </w:r>
      <w:r w:rsidR="002B5554">
        <w:t>size and order,</w:t>
      </w:r>
      <w:r w:rsidR="004B5820">
        <w:t xml:space="preserve"> or </w:t>
      </w:r>
      <w:r w:rsidR="002B5554">
        <w:t xml:space="preserve">in </w:t>
      </w:r>
      <w:r w:rsidR="004B5820">
        <w:t>the crystallinity</w:t>
      </w:r>
      <w:r>
        <w:t xml:space="preserve"> </w:t>
      </w:r>
      <w:r w:rsidR="004B5820">
        <w:t>between</w:t>
      </w:r>
      <w:r>
        <w:t xml:space="preserve"> </w:t>
      </w:r>
      <w:r w:rsidR="004B5820">
        <w:t xml:space="preserve">the samples with and without compression of up to </w:t>
      </w:r>
      <w:r w:rsidR="002B5554">
        <w:t xml:space="preserve">50 </w:t>
      </w:r>
      <w:proofErr w:type="spellStart"/>
      <w:r w:rsidR="002B5554">
        <w:t>MPa</w:t>
      </w:r>
      <w:proofErr w:type="spellEnd"/>
      <w:r w:rsidR="002B5554">
        <w:t>, respectively</w:t>
      </w:r>
      <w:r>
        <w:t xml:space="preserve">. </w:t>
      </w:r>
      <w:r w:rsidR="00E1450F">
        <w:t>We cannot conclude from this study if the electrical properties of BPNE-derived carbon materials can be</w:t>
      </w:r>
      <w:r w:rsidR="002B5554">
        <w:t xml:space="preserve"> at all</w:t>
      </w:r>
      <w:r w:rsidR="00E1450F">
        <w:t xml:space="preserve"> enhanced by modifying the fabrication protocol with mechanical forces.</w:t>
      </w:r>
      <w:r w:rsidR="002B5554">
        <w:t xml:space="preserve"> The latter was at least not possible with the fabrication process used herein.</w:t>
      </w:r>
      <w:r w:rsidR="00E1450F">
        <w:t xml:space="preserve"> However, it appears that if mechanical deformation resulting from the pyrolysis of </w:t>
      </w:r>
      <w:proofErr w:type="spellStart"/>
      <w:r w:rsidR="00E1450F">
        <w:t>bis</w:t>
      </w:r>
      <w:proofErr w:type="spellEnd"/>
      <w:r w:rsidR="00E1450F">
        <w:t>-phenolic epoxy precursors takes part in the previously documented increase in electrical conductivity</w:t>
      </w:r>
      <w:r w:rsidR="002B5554">
        <w:t xml:space="preserve"> with internal stresses</w:t>
      </w:r>
      <w:r w:rsidR="00E1450F">
        <w:t>,</w:t>
      </w:r>
      <w:r w:rsidR="002B5554">
        <w:t xml:space="preserve"> the stresses therein</w:t>
      </w:r>
      <w:r w:rsidR="00E1450F">
        <w:t xml:space="preserve"> must be</w:t>
      </w:r>
      <w:r w:rsidR="002B5554">
        <w:t xml:space="preserve"> considerable higher to</w:t>
      </w:r>
      <w:r w:rsidR="00E1450F">
        <w:t xml:space="preserve"> </w:t>
      </w:r>
      <w:r w:rsidR="002B5554">
        <w:t>result in the</w:t>
      </w:r>
      <w:r w:rsidR="00E1450F">
        <w:t xml:space="preserve"> align</w:t>
      </w:r>
      <w:r w:rsidR="002B5554">
        <w:t>ment of</w:t>
      </w:r>
      <w:r w:rsidR="00E1450F">
        <w:t xml:space="preserve"> the </w:t>
      </w:r>
      <w:r w:rsidR="00BE66E5">
        <w:t xml:space="preserve">phenolic cores and induce a higher degree of order through π-π stacking that may lead a higher-conductivity glass-like carbon material. </w:t>
      </w:r>
      <w:r w:rsidR="000E5ACF">
        <w:t>The goal is that this study serves as starting point in the search of relatively low-cost methods to obtain high-electrical-conductivity carbon materials from organic polymer precursors that can be easily patterned</w:t>
      </w:r>
      <w:r w:rsidR="009337F6">
        <w:t>.</w:t>
      </w:r>
    </w:p>
    <w:p w14:paraId="3A3E19BC" w14:textId="7B6E1523" w:rsidR="007272B3" w:rsidRDefault="007272B3" w:rsidP="00286588">
      <w:pPr>
        <w:pStyle w:val="Els-body-text"/>
      </w:pPr>
    </w:p>
    <w:p w14:paraId="016C9B41" w14:textId="77777777" w:rsidR="007272B3" w:rsidRDefault="007272B3" w:rsidP="007272B3">
      <w:pPr>
        <w:pStyle w:val="Els-acknowledgement"/>
        <w:spacing w:before="240" w:line="240" w:lineRule="exact"/>
      </w:pPr>
      <w:r>
        <w:lastRenderedPageBreak/>
        <w:t>Acknowledgements</w:t>
      </w:r>
    </w:p>
    <w:p w14:paraId="492DE9BC" w14:textId="363C45B8" w:rsidR="007272B3" w:rsidRDefault="001635A6" w:rsidP="007272B3">
      <w:pPr>
        <w:pStyle w:val="Els-body-text"/>
        <w:ind w:firstLine="240"/>
      </w:pPr>
      <w:r>
        <w:t xml:space="preserve">We thank Prof. Dr. Marcelo </w:t>
      </w:r>
      <w:proofErr w:type="spellStart"/>
      <w:r>
        <w:t>Videa</w:t>
      </w:r>
      <w:proofErr w:type="spellEnd"/>
      <w:r>
        <w:t xml:space="preserve"> for use of the XRD </w:t>
      </w:r>
      <w:r w:rsidR="00206BC4">
        <w:t>s</w:t>
      </w:r>
      <w:r>
        <w:t xml:space="preserve">pectrometer and Dr. Sunny Holmberg for help with the Raman spectroscopy measurements of the pyrolyzed BPNE sheets. </w:t>
      </w:r>
      <w:r w:rsidR="00DF4BA3">
        <w:t xml:space="preserve">We thank Dr. Arnoldo Sanchez for guidance with the four-point-probe method. </w:t>
      </w:r>
      <w:r w:rsidR="00A30AD0">
        <w:t>We</w:t>
      </w:r>
      <w:r w:rsidR="00522DFE">
        <w:t xml:space="preserve"> thank</w:t>
      </w:r>
      <w:r w:rsidR="00A30AD0">
        <w:t xml:space="preserve"> the support of a China-Tec</w:t>
      </w:r>
      <w:r w:rsidR="00522DFE">
        <w:t xml:space="preserve"> from </w:t>
      </w:r>
      <w:proofErr w:type="spellStart"/>
      <w:r w:rsidR="00522DFE">
        <w:t>Tecnologico</w:t>
      </w:r>
      <w:proofErr w:type="spellEnd"/>
      <w:r w:rsidR="00522DFE">
        <w:t xml:space="preserve"> de Monterrey seed-</w:t>
      </w:r>
      <w:r w:rsidR="000545C7">
        <w:t xml:space="preserve">fund for the development of 2D photosensitive materials. </w:t>
      </w:r>
    </w:p>
    <w:p w14:paraId="00413416" w14:textId="77777777" w:rsidR="00286588" w:rsidRPr="00D87331" w:rsidRDefault="00286588" w:rsidP="00286588">
      <w:pPr>
        <w:pStyle w:val="Els-body-text"/>
      </w:pPr>
    </w:p>
    <w:p w14:paraId="5EC6A557" w14:textId="77777777" w:rsidR="00531B1B" w:rsidRDefault="00531B1B">
      <w:pPr>
        <w:pStyle w:val="Heading1"/>
        <w:pBdr>
          <w:right w:val="single" w:sz="4" w:space="1" w:color="auto"/>
        </w:pBdr>
        <w:spacing w:after="200" w:line="240" w:lineRule="exact"/>
      </w:pPr>
      <w:r>
        <w:t>Nomenclature</w:t>
      </w:r>
    </w:p>
    <w:p w14:paraId="17810EAE" w14:textId="0B83033E" w:rsidR="00DD6C03" w:rsidRDefault="00DD6C03">
      <w:pPr>
        <w:pBdr>
          <w:top w:val="single" w:sz="4" w:space="1" w:color="auto"/>
          <w:left w:val="single" w:sz="4" w:space="0" w:color="auto"/>
          <w:bottom w:val="single" w:sz="4" w:space="7" w:color="auto"/>
          <w:right w:val="single" w:sz="4" w:space="1" w:color="auto"/>
        </w:pBdr>
        <w:spacing w:line="240" w:lineRule="exact"/>
      </w:pPr>
      <w:r>
        <w:t>BPNE</w:t>
      </w:r>
      <w:r>
        <w:tab/>
        <w:t>Bis-phenol A Novolac Epoxy</w:t>
      </w:r>
    </w:p>
    <w:p w14:paraId="05C1E768" w14:textId="2CB43DB9" w:rsidR="00531B1B" w:rsidRDefault="00955D12">
      <w:pPr>
        <w:pBdr>
          <w:top w:val="single" w:sz="4" w:space="1" w:color="auto"/>
          <w:left w:val="single" w:sz="4" w:space="0" w:color="auto"/>
          <w:bottom w:val="single" w:sz="4" w:space="7" w:color="auto"/>
          <w:right w:val="single" w:sz="4" w:space="1" w:color="auto"/>
        </w:pBdr>
        <w:spacing w:line="240" w:lineRule="exact"/>
      </w:pPr>
      <w:r>
        <w:t>PDMS</w:t>
      </w:r>
      <w:r w:rsidR="00531B1B">
        <w:tab/>
      </w:r>
      <w:r w:rsidRPr="00955D12">
        <w:t>Poly</w:t>
      </w:r>
      <w:r w:rsidR="002F11D1">
        <w:t>-</w:t>
      </w:r>
      <w:proofErr w:type="spellStart"/>
      <w:r w:rsidRPr="00955D12">
        <w:t>dimethylsiloxane</w:t>
      </w:r>
      <w:proofErr w:type="spellEnd"/>
    </w:p>
    <w:p w14:paraId="42F73CF6" w14:textId="563DF280" w:rsidR="002F11D1" w:rsidRDefault="002F11D1">
      <w:pPr>
        <w:pBdr>
          <w:top w:val="single" w:sz="4" w:space="1" w:color="auto"/>
          <w:left w:val="single" w:sz="4" w:space="0" w:color="auto"/>
          <w:bottom w:val="single" w:sz="4" w:space="7" w:color="auto"/>
          <w:right w:val="single" w:sz="4" w:space="1" w:color="auto"/>
        </w:pBdr>
        <w:spacing w:line="240" w:lineRule="exact"/>
      </w:pPr>
      <w:r>
        <w:t>PAN</w:t>
      </w:r>
      <w:r>
        <w:tab/>
        <w:t>Poly-acrylonitrile</w:t>
      </w:r>
    </w:p>
    <w:p w14:paraId="218CF87C" w14:textId="2C0B5731" w:rsidR="002F11D1" w:rsidRDefault="002F11D1">
      <w:pPr>
        <w:pBdr>
          <w:top w:val="single" w:sz="4" w:space="1" w:color="auto"/>
          <w:left w:val="single" w:sz="4" w:space="0" w:color="auto"/>
          <w:bottom w:val="single" w:sz="4" w:space="7" w:color="auto"/>
          <w:right w:val="single" w:sz="4" w:space="1" w:color="auto"/>
        </w:pBdr>
        <w:spacing w:line="240" w:lineRule="exact"/>
      </w:pPr>
      <w:r>
        <w:t>MEMS</w:t>
      </w:r>
      <w:r>
        <w:tab/>
        <w:t>Micro-electromechanical systems</w:t>
      </w:r>
    </w:p>
    <w:p w14:paraId="4A1CCEF6" w14:textId="7A5CD29E" w:rsidR="00F60ACE" w:rsidRPr="00F60ACE" w:rsidRDefault="00F60ACE">
      <w:pPr>
        <w:pBdr>
          <w:top w:val="single" w:sz="4" w:space="1" w:color="auto"/>
          <w:left w:val="single" w:sz="4" w:space="0" w:color="auto"/>
          <w:bottom w:val="single" w:sz="4" w:space="7" w:color="auto"/>
          <w:right w:val="single" w:sz="4" w:space="1" w:color="auto"/>
        </w:pBdr>
        <w:spacing w:line="240" w:lineRule="exact"/>
        <w:rPr>
          <w:lang w:val="es-ES"/>
        </w:rPr>
      </w:pPr>
      <w:r w:rsidRPr="00F60ACE">
        <w:rPr>
          <w:lang w:val="es-ES"/>
        </w:rPr>
        <w:t>XRD</w:t>
      </w:r>
      <w:r w:rsidRPr="00F60ACE">
        <w:rPr>
          <w:lang w:val="es-ES"/>
        </w:rPr>
        <w:tab/>
        <w:t>X-</w:t>
      </w:r>
      <w:proofErr w:type="spellStart"/>
      <w:r w:rsidRPr="00F60ACE">
        <w:rPr>
          <w:lang w:val="es-ES"/>
        </w:rPr>
        <w:t>r</w:t>
      </w:r>
      <w:r>
        <w:rPr>
          <w:lang w:val="es-ES"/>
        </w:rPr>
        <w:t>ay</w:t>
      </w:r>
      <w:proofErr w:type="spellEnd"/>
      <w:r>
        <w:rPr>
          <w:lang w:val="es-ES"/>
        </w:rPr>
        <w:t xml:space="preserve"> diffraction</w:t>
      </w:r>
      <w:bookmarkStart w:id="0" w:name="_GoBack"/>
      <w:bookmarkEnd w:id="0"/>
    </w:p>
    <w:p w14:paraId="2B812AB9" w14:textId="7F35F0CF" w:rsidR="00531B1B" w:rsidRPr="00F60ACE" w:rsidRDefault="00955D12" w:rsidP="00955D12">
      <w:pPr>
        <w:pBdr>
          <w:top w:val="single" w:sz="4" w:space="1" w:color="auto"/>
          <w:left w:val="single" w:sz="4" w:space="0" w:color="auto"/>
          <w:bottom w:val="single" w:sz="4" w:space="7" w:color="auto"/>
          <w:right w:val="single" w:sz="4" w:space="1" w:color="auto"/>
        </w:pBdr>
        <w:spacing w:line="240" w:lineRule="exact"/>
        <w:rPr>
          <w:lang w:val="es-ES"/>
        </w:rPr>
      </w:pPr>
      <w:r w:rsidRPr="00F60ACE">
        <w:rPr>
          <w:lang w:val="es-ES"/>
        </w:rPr>
        <w:t>UV</w:t>
      </w:r>
      <w:r w:rsidR="00531B1B" w:rsidRPr="00F60ACE">
        <w:rPr>
          <w:lang w:val="es-ES"/>
        </w:rPr>
        <w:tab/>
      </w:r>
      <w:proofErr w:type="spellStart"/>
      <w:r w:rsidRPr="00F60ACE">
        <w:rPr>
          <w:lang w:val="es-ES"/>
        </w:rPr>
        <w:t>Ultraviolet</w:t>
      </w:r>
      <w:proofErr w:type="spellEnd"/>
    </w:p>
    <w:p w14:paraId="6A8C3375" w14:textId="77777777" w:rsidR="00531B1B" w:rsidRDefault="00531B1B">
      <w:pPr>
        <w:pStyle w:val="Els-reference-head"/>
        <w:spacing w:before="240" w:after="240" w:line="240" w:lineRule="exact"/>
      </w:pPr>
      <w:r>
        <w:t>References</w:t>
      </w:r>
    </w:p>
    <w:p w14:paraId="16ABF991" w14:textId="660A036F" w:rsidR="001D0871" w:rsidRPr="001D0871" w:rsidRDefault="003B72F0" w:rsidP="003B72F0">
      <w:pPr>
        <w:autoSpaceDE w:val="0"/>
        <w:autoSpaceDN w:val="0"/>
        <w:adjustRightInd w:val="0"/>
        <w:ind w:left="640" w:hanging="640"/>
        <w:rPr>
          <w:noProof/>
          <w:sz w:val="16"/>
          <w:szCs w:val="24"/>
        </w:rPr>
      </w:pPr>
      <w:r>
        <w:rPr>
          <w:rFonts w:eastAsia="Batang"/>
          <w:sz w:val="16"/>
          <w:lang w:val="en-US" w:eastAsia="ko-KR"/>
        </w:rPr>
        <w:t xml:space="preserve">       </w:t>
      </w:r>
      <w:r w:rsidR="00162540">
        <w:rPr>
          <w:rFonts w:eastAsia="Batang"/>
          <w:sz w:val="16"/>
          <w:lang w:val="en-US" w:eastAsia="ko-KR"/>
        </w:rPr>
        <w:fldChar w:fldCharType="begin" w:fldLock="1"/>
      </w:r>
      <w:r w:rsidR="00162540">
        <w:rPr>
          <w:rFonts w:eastAsia="Batang"/>
          <w:sz w:val="16"/>
          <w:lang w:val="en-US" w:eastAsia="ko-KR"/>
        </w:rPr>
        <w:instrText xml:space="preserve">ADDIN Mendeley Bibliography CSL_BIBLIOGRAPHY </w:instrText>
      </w:r>
      <w:r w:rsidR="00162540">
        <w:rPr>
          <w:rFonts w:eastAsia="Batang"/>
          <w:sz w:val="16"/>
          <w:lang w:val="en-US" w:eastAsia="ko-KR"/>
        </w:rPr>
        <w:fldChar w:fldCharType="separate"/>
      </w:r>
      <w:r w:rsidR="001D0871" w:rsidRPr="001D0871">
        <w:rPr>
          <w:noProof/>
          <w:sz w:val="16"/>
          <w:szCs w:val="24"/>
        </w:rPr>
        <w:t>[1]</w:t>
      </w:r>
      <w:r w:rsidR="001D0871" w:rsidRPr="001D0871">
        <w:rPr>
          <w:noProof/>
          <w:sz w:val="16"/>
          <w:szCs w:val="24"/>
        </w:rPr>
        <w:tab/>
        <w:t>R.L. McCreery, Advanced Carbon Electrode Materials for Molecular Electrochemistry, Chem. Rev. 108 (2008) 2646–2687. https://doi.org/10.1021/cr068076m.</w:t>
      </w:r>
    </w:p>
    <w:p w14:paraId="5E920086" w14:textId="014598F8"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w:t>
      </w:r>
      <w:r w:rsidR="001D0871" w:rsidRPr="001D0871">
        <w:rPr>
          <w:noProof/>
          <w:sz w:val="16"/>
          <w:szCs w:val="24"/>
        </w:rPr>
        <w:tab/>
        <w:t>A.K. Geim, Random Walk to Graphene (Nobel Lecture), Angew. Chemie Int. Ed. 50 (2011) 6966–6985. https://doi.org/10.1002/anie.201101174.</w:t>
      </w:r>
    </w:p>
    <w:p w14:paraId="222AEE25" w14:textId="67A35D77"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3]</w:t>
      </w:r>
      <w:r w:rsidR="001D0871" w:rsidRPr="001D0871">
        <w:rPr>
          <w:noProof/>
          <w:sz w:val="16"/>
          <w:szCs w:val="24"/>
        </w:rPr>
        <w:tab/>
        <w:t>M.J. Allen, V.C. Tung, R.B. Kaner, Honeycomb Carbon: A Review of Graphene, Chem. Rev. 110 (2010) 132–145. https://doi.org/10.1021/cr900070d.</w:t>
      </w:r>
    </w:p>
    <w:p w14:paraId="63FED6A2" w14:textId="1114D7B1"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4]</w:t>
      </w:r>
      <w:r w:rsidR="001D0871" w:rsidRPr="001D0871">
        <w:rPr>
          <w:noProof/>
          <w:sz w:val="16"/>
          <w:szCs w:val="24"/>
        </w:rPr>
        <w:tab/>
        <w:t>Y. Zhu, S. Murali, W. Cai, X. Li, J.W. Suk, J.R. Potts, R.S. Ruoff, Graphene and Graphene Oxide: Synthesis, Properties, and Applications, Adv. Mater. 22 (2010) 3906–3924. https://doi.org/10.1002/adma.201001068.</w:t>
      </w:r>
    </w:p>
    <w:p w14:paraId="427CF2D9" w14:textId="3A6007B7"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5]</w:t>
      </w:r>
      <w:r w:rsidR="001D0871" w:rsidRPr="001D0871">
        <w:rPr>
          <w:noProof/>
          <w:sz w:val="16"/>
          <w:szCs w:val="24"/>
        </w:rPr>
        <w:tab/>
        <w:t xml:space="preserve">M.. Katsnelson, A.. Geim, Electron scattering on microscopic corrugations in graphene, Philos. Trans. R. Soc. A Math. Phys. Eng. Sci. </w:t>
      </w:r>
      <w:r>
        <w:rPr>
          <w:rFonts w:eastAsia="Batang"/>
          <w:sz w:val="16"/>
          <w:lang w:val="en-US" w:eastAsia="ko-KR"/>
        </w:rPr>
        <w:t xml:space="preserve">         </w:t>
      </w:r>
      <w:r w:rsidR="001D0871" w:rsidRPr="001D0871">
        <w:rPr>
          <w:noProof/>
          <w:sz w:val="16"/>
          <w:szCs w:val="24"/>
        </w:rPr>
        <w:t>366 (2008) 195–204. https://doi.org/10.1098/rsta.2007.2157.</w:t>
      </w:r>
    </w:p>
    <w:p w14:paraId="4E7D3B2F" w14:textId="60DDDC79"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6]</w:t>
      </w:r>
      <w:r w:rsidR="001D0871" w:rsidRPr="001D0871">
        <w:rPr>
          <w:noProof/>
          <w:sz w:val="16"/>
          <w:szCs w:val="24"/>
        </w:rPr>
        <w:tab/>
        <w:t>D. Li, R.B. Kaner, MATERIALS SCIENCE: Graphene-Based Materials, Science (80-. ). 320 (2008) 1170–1171. https://doi.org/10.1126/science.1158180.</w:t>
      </w:r>
    </w:p>
    <w:p w14:paraId="35545770" w14:textId="702BF188"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7]</w:t>
      </w:r>
      <w:r w:rsidR="001D0871" w:rsidRPr="001D0871">
        <w:rPr>
          <w:noProof/>
          <w:sz w:val="16"/>
          <w:szCs w:val="24"/>
        </w:rPr>
        <w:tab/>
        <w:t>A.K. Geim, K.S. Novoselov, The rise of graphene, Nat. Mater. 6 (2007) 183–191. https://doi.org/10.1038/nmat1849.</w:t>
      </w:r>
    </w:p>
    <w:p w14:paraId="7FAB2399" w14:textId="12DE2B33"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8]</w:t>
      </w:r>
      <w:r w:rsidR="001D0871" w:rsidRPr="001D0871">
        <w:rPr>
          <w:noProof/>
          <w:sz w:val="16"/>
          <w:szCs w:val="24"/>
        </w:rPr>
        <w:tab/>
        <w:t>A.K. Geim, Graphene: Status and Prospects, Science (80-. ). 324 (2009) 1530–1534. https://doi.org/10.1126/science.1158877.</w:t>
      </w:r>
    </w:p>
    <w:p w14:paraId="6381A276" w14:textId="526F4CB2"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9]</w:t>
      </w:r>
      <w:r w:rsidR="001D0871" w:rsidRPr="001D0871">
        <w:rPr>
          <w:noProof/>
          <w:sz w:val="16"/>
          <w:szCs w:val="24"/>
        </w:rPr>
        <w:tab/>
        <w:t>H.C. Schniepp, J.-L. Li, M.J. McAllister, H. Sai, M. Herrera-Alonso, D.H. Adamson, R.K. Prud’homme, R. Car, D.A. Saville, I.A. Aksay, Functionalized Single Graphene Sheets Derived from Splitting Graphite Oxide, J. Phys. Chem. B. 110 (2006) 8535–8539. https://doi.org/10.1021/jp060936f.</w:t>
      </w:r>
    </w:p>
    <w:p w14:paraId="7F4268B2" w14:textId="59B6BCA1"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0]</w:t>
      </w:r>
      <w:r w:rsidR="001D0871" w:rsidRPr="001D0871">
        <w:rPr>
          <w:noProof/>
          <w:sz w:val="16"/>
          <w:szCs w:val="24"/>
        </w:rPr>
        <w:tab/>
        <w:t>H.C. Schniepp, K.N. Kudin, J.-L. Li, R.K. Prud’homme, R. Car, D.A. Saville, I.A. Aksay, Bending Properties of Single Functionalized Graphene Sheets Probed by Atomic Force Microscopy, ACS Nano. 2 (2008) 2577–2584. https://doi.org/10.1021/nn800457s.</w:t>
      </w:r>
    </w:p>
    <w:p w14:paraId="31B78115" w14:textId="18B1026D"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1]</w:t>
      </w:r>
      <w:r w:rsidR="001D0871" w:rsidRPr="001D0871">
        <w:rPr>
          <w:noProof/>
          <w:sz w:val="16"/>
          <w:szCs w:val="24"/>
        </w:rPr>
        <w:tab/>
        <w:t>M.F. El-Kady, V. Strong, S. Dubin, R.B. Kaner, Laser Scribing of High-Performance and Flexible Graphene-Based Electrochemical Capacitors, Science (80-. ). 335 (2012) 1326–1330. https://doi.org/10.1126/science.1216744.</w:t>
      </w:r>
    </w:p>
    <w:p w14:paraId="67DFC563" w14:textId="17DD1D12"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2]</w:t>
      </w:r>
      <w:r w:rsidR="001D0871" w:rsidRPr="001D0871">
        <w:rPr>
          <w:noProof/>
          <w:sz w:val="16"/>
          <w:szCs w:val="24"/>
        </w:rPr>
        <w:tab/>
        <w:t>B. Cardenas-Benitez, C. Eschenbaum, D. Mager, J.G. Korvink, M.J. Madou, U. Lemmer, I. De Leon, S.O. Martinez-Chapa, Pyrolysis-induced shrinking of three-dimensional structures fabricated by two-photon polymerization: experiment and theoretical model, Microsystems Nanoeng. 5 (2019). https://doi.org/10.1038/s41378-019-0079-9.</w:t>
      </w:r>
    </w:p>
    <w:p w14:paraId="0EA4611A" w14:textId="2D9DC00A"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3]</w:t>
      </w:r>
      <w:r w:rsidR="001D0871" w:rsidRPr="001D0871">
        <w:rPr>
          <w:noProof/>
          <w:sz w:val="16"/>
          <w:szCs w:val="24"/>
        </w:rPr>
        <w:tab/>
        <w:t>B.Y. Park, L. Taherabadi, C. Wang, J. Zoval, M.J. Madou, Electrical Properties and Shrinkage of Carbonized Photoresist Films and the Implications for Carbon Microelectromechanical Systems Devices in Conductive Media, J. Electrochem. Soc. 152 (2005) J136. https://doi.org/10.1149/1.2116707.</w:t>
      </w:r>
    </w:p>
    <w:p w14:paraId="532DD8C4" w14:textId="47F2185F"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4]</w:t>
      </w:r>
      <w:r w:rsidR="001D0871" w:rsidRPr="001D0871">
        <w:rPr>
          <w:noProof/>
          <w:sz w:val="16"/>
          <w:szCs w:val="24"/>
        </w:rPr>
        <w:tab/>
        <w:t>G. Canton, T. Do, L. Kulinsky, M. Madou, Improved conductivity of suspended carbon fibers through integration of C-MEMS and Electro-Mechanical Spinning technologies, Carbon N. Y. 71 (2014) 338–342. https://doi.org/10.1016/j.carbon.2014.01.009.</w:t>
      </w:r>
    </w:p>
    <w:p w14:paraId="20E1CB7E" w14:textId="2879139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5]</w:t>
      </w:r>
      <w:r w:rsidR="001D0871" w:rsidRPr="001D0871">
        <w:rPr>
          <w:noProof/>
          <w:sz w:val="16"/>
          <w:szCs w:val="24"/>
        </w:rPr>
        <w:tab/>
        <w:t>N. Liu, K. Kim, H.Y. Jeong, P.C. Hsu, Y. Cui, Z. Bao, Effect of Chemical Structure on Polymer-Templated Growth of Graphitic Nanoribbons, ACS Nano. 9 (2015) 9043–9049. https://doi.org/10.1021/acsnano.5b03134.</w:t>
      </w:r>
    </w:p>
    <w:p w14:paraId="11487705" w14:textId="7F4C2D76"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6]</w:t>
      </w:r>
      <w:r w:rsidR="001D0871" w:rsidRPr="001D0871">
        <w:rPr>
          <w:noProof/>
          <w:sz w:val="16"/>
          <w:szCs w:val="24"/>
        </w:rPr>
        <w:tab/>
        <w:t>A. Allaoui, S.V. Hoa, M.D. Pugh, The electronic transport properties and microstructure of carbon nanofiber/epoxy composites, Compos. Sci. Technol. 68 (2008) 410–416. https://doi.org/10.1016/j.compscitech.2007.06.028.</w:t>
      </w:r>
    </w:p>
    <w:p w14:paraId="240AB0EB" w14:textId="7858BCB4"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7]</w:t>
      </w:r>
      <w:r w:rsidR="001D0871" w:rsidRPr="001D0871">
        <w:rPr>
          <w:noProof/>
          <w:sz w:val="16"/>
          <w:szCs w:val="24"/>
        </w:rPr>
        <w:tab/>
        <w:t>M. Ghazinejad, S. Holmberg, O. Pilloni, L. Oropeza-Ramos, M. Madou, Graphitizing Non-graphitizable Carbons by Stress-induced Routes, Sci. Rep. 7 (2017) 16551. https://doi.org/10.1038/s41598-017-16424-z.</w:t>
      </w:r>
    </w:p>
    <w:p w14:paraId="4931E064" w14:textId="69B24D9F"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8]</w:t>
      </w:r>
      <w:r w:rsidR="001D0871" w:rsidRPr="001D0871">
        <w:rPr>
          <w:noProof/>
          <w:sz w:val="16"/>
          <w:szCs w:val="24"/>
        </w:rPr>
        <w:tab/>
        <w:t>T. Maitra, S. Sharma, A. Srivastava, Y.K. Cho, M. Madou, A. Sharma, Improved graphitization and electrical conductivity of suspended carbon nanofibers derived from carbon nanotube/polyacrylonitrile composites by directed electrospinning, Carbon N. Y. 50 (2012) 1753–1761. https://doi.org/10.1016/j.carbon.2011.12.021.</w:t>
      </w:r>
    </w:p>
    <w:p w14:paraId="197A3EF0" w14:textId="3243AF8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9]</w:t>
      </w:r>
      <w:r w:rsidR="001D0871" w:rsidRPr="001D0871">
        <w:rPr>
          <w:noProof/>
          <w:sz w:val="16"/>
          <w:szCs w:val="24"/>
        </w:rPr>
        <w:tab/>
        <w:t>D. Mattia, M.P. Rossi, B.M. Kim, G. Korneva, H.H. Bau, Y. Gogotsi, Effect of Graphitization on the Wettability and Electrical Conductivity of CVD-Carbon Nanotubes and Films, J. Phys. Chem. B. 110 (2006) 9850–9855. https://doi.org/10.1021/jp061138s.</w:t>
      </w:r>
    </w:p>
    <w:p w14:paraId="01CD322A" w14:textId="7690F63E"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0]</w:t>
      </w:r>
      <w:r w:rsidR="001D0871" w:rsidRPr="001D0871">
        <w:rPr>
          <w:noProof/>
          <w:sz w:val="16"/>
          <w:szCs w:val="24"/>
        </w:rPr>
        <w:tab/>
        <w:t>S. Holmberg, M. Ghazinejad, E. Cho, D. George, B. Pollack, A. Perebikovsky, R. Ragan, M. Madou, Stress-activated pyrolytic carbon nanofibers for electrochemical platforms, Electrochim. Acta. 290 (2018) 639–648. https://doi.org/10.1016/j.electacta.2018.09.013.</w:t>
      </w:r>
    </w:p>
    <w:p w14:paraId="380A38D8" w14:textId="4A21323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lastRenderedPageBreak/>
        <w:t xml:space="preserve">       </w:t>
      </w:r>
      <w:r w:rsidR="001D0871" w:rsidRPr="001D0871">
        <w:rPr>
          <w:noProof/>
          <w:sz w:val="16"/>
          <w:szCs w:val="24"/>
        </w:rPr>
        <w:t>[21]</w:t>
      </w:r>
      <w:r w:rsidR="001D0871" w:rsidRPr="001D0871">
        <w:rPr>
          <w:noProof/>
          <w:sz w:val="16"/>
          <w:szCs w:val="24"/>
        </w:rPr>
        <w:tab/>
        <w:t>M. Yoonessi, J.R. Gaier, M. Sahimi, T.L. Daulton, R.B. Kaner, M.A. Meador, Fabrication of Graphene–Polyimide Nanocomposites with Superior Electrical Conductivity, ACS Appl. Mater. Interfaces. 9 (2017) 43230–43238. https://doi.org/10.1021/acsami.7b12104.</w:t>
      </w:r>
    </w:p>
    <w:p w14:paraId="7B338A2A" w14:textId="53B10BDE"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2]</w:t>
      </w:r>
      <w:r w:rsidR="001D0871" w:rsidRPr="001D0871">
        <w:rPr>
          <w:noProof/>
          <w:sz w:val="16"/>
          <w:szCs w:val="24"/>
        </w:rPr>
        <w:tab/>
        <w:t>B. Xue, Y. Zou, Y. Yang, A photochemical approach for preparing graphene and fabrication of SU-8/graphene composite conductive micropatterns, Mater. Des. 132 (2017) 505–511. https://doi.org/10.1016/j.matdes.2017.07.034.</w:t>
      </w:r>
    </w:p>
    <w:p w14:paraId="034859FC" w14:textId="0B6C4573"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3]</w:t>
      </w:r>
      <w:r w:rsidR="001D0871" w:rsidRPr="001D0871">
        <w:rPr>
          <w:noProof/>
          <w:sz w:val="16"/>
          <w:szCs w:val="24"/>
        </w:rPr>
        <w:tab/>
        <w:t>Y.M. Hassan, C. Caviglia, S. Hemanth, D.M.A. Mackenzie, T.S. Alstrøm, D.H. Petersen, S.S. Keller, High temperature SU-8 pyrolysis for fabrication of carbon electrodes, J. Anal. Appl. Pyrolysis. 125 (2017) 91–99. https://doi.org/10.1016/j.jaap.2017.04.015.</w:t>
      </w:r>
    </w:p>
    <w:p w14:paraId="09B0BB3E" w14:textId="02B240CA" w:rsidR="001D0871" w:rsidRPr="001D0871" w:rsidRDefault="008C08EB" w:rsidP="001D0871">
      <w:pPr>
        <w:autoSpaceDE w:val="0"/>
        <w:autoSpaceDN w:val="0"/>
        <w:adjustRightInd w:val="0"/>
        <w:ind w:left="640" w:hanging="640"/>
        <w:rPr>
          <w:noProof/>
          <w:sz w:val="16"/>
        </w:rPr>
      </w:pPr>
      <w:r>
        <w:rPr>
          <w:rFonts w:eastAsia="Batang"/>
          <w:sz w:val="16"/>
          <w:lang w:val="en-US" w:eastAsia="ko-KR"/>
        </w:rPr>
        <w:t xml:space="preserve">       </w:t>
      </w:r>
      <w:r w:rsidR="001D0871" w:rsidRPr="001D0871">
        <w:rPr>
          <w:noProof/>
          <w:sz w:val="16"/>
          <w:szCs w:val="24"/>
        </w:rPr>
        <w:t>[24]</w:t>
      </w:r>
      <w:r w:rsidR="001D0871" w:rsidRPr="001D0871">
        <w:rPr>
          <w:noProof/>
          <w:sz w:val="16"/>
          <w:szCs w:val="24"/>
        </w:rPr>
        <w:tab/>
        <w:t>S. Mamidi, M. Kakunuri, C.S. Sharma, Fabrication of SU-8 Derived Three-Dimensional Carbon Microelectrodes as High Capacity Anodes for Lithium-Ion Batteries, ECS Trans. 85 (2018) 21–27. https://doi.org/10.1149/08501.0021ecst.</w:t>
      </w:r>
    </w:p>
    <w:p w14:paraId="6812FE48" w14:textId="1215637B" w:rsidR="00CE7F89" w:rsidRDefault="00162540" w:rsidP="00186DA3">
      <w:pPr>
        <w:autoSpaceDE w:val="0"/>
        <w:autoSpaceDN w:val="0"/>
        <w:adjustRightInd w:val="0"/>
        <w:ind w:left="640" w:hanging="640"/>
        <w:rPr>
          <w:b/>
        </w:rPr>
      </w:pPr>
      <w:r>
        <w:rPr>
          <w:rFonts w:eastAsia="Batang"/>
          <w:noProof/>
          <w:sz w:val="16"/>
          <w:lang w:val="en-US" w:eastAsia="ko-KR"/>
        </w:rPr>
        <w:fldChar w:fldCharType="end"/>
      </w:r>
    </w:p>
    <w:sectPr w:rsidR="00CE7F89" w:rsidSect="001B6319">
      <w:headerReference w:type="even" r:id="rId13"/>
      <w:headerReference w:type="default" r:id="rId14"/>
      <w:headerReference w:type="first" r:id="rId15"/>
      <w:footerReference w:type="first" r:id="rId16"/>
      <w:footnotePr>
        <w:numFmt w:val="chicago"/>
      </w:footnotePr>
      <w:type w:val="nextColumn"/>
      <w:pgSz w:w="10886" w:h="14855" w:code="161"/>
      <w:pgMar w:top="907" w:right="794" w:bottom="1253" w:left="737" w:header="907" w:footer="125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A51FD" w14:textId="77777777" w:rsidR="00CD695D" w:rsidRDefault="00CD695D">
      <w:r>
        <w:separator/>
      </w:r>
    </w:p>
    <w:p w14:paraId="4A484D5F" w14:textId="77777777" w:rsidR="00CD695D" w:rsidRDefault="00CD695D"/>
  </w:endnote>
  <w:endnote w:type="continuationSeparator" w:id="0">
    <w:p w14:paraId="20D295DC" w14:textId="77777777" w:rsidR="00CD695D" w:rsidRDefault="00CD695D">
      <w:r>
        <w:continuationSeparator/>
      </w:r>
    </w:p>
    <w:p w14:paraId="49CBDCCE" w14:textId="77777777" w:rsidR="00CD695D" w:rsidRDefault="00CD69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Univers">
    <w:altName w:val="Arial"/>
    <w:panose1 w:val="020B0604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AGRounded LT Bold">
    <w:altName w:val="Calibri"/>
    <w:panose1 w:val="020B0604020202020204"/>
    <w:charset w:val="00"/>
    <w:family w:val="moder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D097A" w14:textId="77777777" w:rsidR="000A3E3F" w:rsidRPr="008652AF" w:rsidRDefault="000A3E3F">
    <w:pPr>
      <w:pStyle w:val="Footer"/>
      <w:spacing w:before="240" w:beforeAutospacing="0" w:line="200" w:lineRule="exact"/>
      <w:rPr>
        <w:lang w:val="en-IN" w:eastAsia="en-IN"/>
      </w:rPr>
    </w:pPr>
    <w:r>
      <w:t>2214</w:t>
    </w:r>
    <w:r w:rsidRPr="003D67E2">
      <w:t>-7</w:t>
    </w:r>
    <w:r>
      <w:t>853</w:t>
    </w:r>
    <w:r w:rsidRPr="003D67E2">
      <w:t xml:space="preserve"> </w:t>
    </w:r>
    <w:sdt>
      <w:sdtPr>
        <w:id w:val="-765458242"/>
        <w:lock w:val="contentLocked"/>
        <w:placeholder>
          <w:docPart w:val="DefaultPlaceholder_1082065158"/>
        </w:placeholder>
        <w:group/>
      </w:sdtPr>
      <w:sdtEndPr>
        <w:rPr>
          <w:lang w:val="en-IN" w:eastAsia="en-IN"/>
        </w:rPr>
      </w:sdtEndPr>
      <w:sdtContent>
        <w:sdt>
          <w:sdtPr>
            <w:id w:val="-20254981"/>
            <w:lock w:val="sdtContentLocked"/>
            <w:placeholder>
              <w:docPart w:val="DefaultPlaceholder_1082065158"/>
            </w:placeholder>
          </w:sdtPr>
          <w:sdtEndPr>
            <w:rPr>
              <w:lang w:val="en-IN" w:eastAsia="en-IN"/>
            </w:rPr>
          </w:sdtEndPr>
          <w:sdtContent>
            <w:r w:rsidRPr="008652AF">
              <w:t>© 201</w:t>
            </w:r>
            <w:r>
              <w:t>9</w:t>
            </w:r>
            <w:r w:rsidRPr="008652AF">
              <w:t xml:space="preserve"> Elsevier Ltd. All rights reserved.</w:t>
            </w:r>
            <w:r>
              <w:br/>
            </w:r>
            <w:r w:rsidRPr="001F7A0F">
              <w:t>Peer-review under responsibility of the scientific committee of the International Conference on Nanotechnology Tec.Nano 2018</w:t>
            </w:r>
            <w:r w:rsidRPr="00A90A4B">
              <w:t>.</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622AC5" w14:textId="77777777" w:rsidR="00CD695D" w:rsidRDefault="00CD695D">
      <w:pPr>
        <w:pStyle w:val="Footer"/>
        <w:rPr>
          <w:lang w:val="en-GB"/>
        </w:rPr>
      </w:pPr>
      <w:r>
        <w:drawing>
          <wp:inline distT="0" distB="0" distL="0" distR="0" wp14:anchorId="750FAF0A" wp14:editId="75BB0CFD">
            <wp:extent cx="560705" cy="26035"/>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0705" cy="26035"/>
                    </a:xfrm>
                    <a:prstGeom prst="rect">
                      <a:avLst/>
                    </a:prstGeom>
                    <a:noFill/>
                    <a:ln>
                      <a:noFill/>
                    </a:ln>
                  </pic:spPr>
                </pic:pic>
              </a:graphicData>
            </a:graphic>
          </wp:inline>
        </w:drawing>
      </w:r>
    </w:p>
  </w:footnote>
  <w:footnote w:type="continuationSeparator" w:id="0">
    <w:p w14:paraId="04D6F160" w14:textId="77777777" w:rsidR="00CD695D" w:rsidRDefault="00CD695D">
      <w:r>
        <w:continuationSeparator/>
      </w:r>
    </w:p>
    <w:p w14:paraId="44F6A3BA" w14:textId="77777777" w:rsidR="00CD695D" w:rsidRDefault="00CD69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E406B" w14:textId="79C30B3B" w:rsidR="000A3E3F" w:rsidRDefault="000A3E3F">
    <w:pPr>
      <w:pStyle w:val="Header"/>
      <w:tabs>
        <w:tab w:val="center" w:pos="4920"/>
      </w:tabs>
      <w:spacing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6</w:t>
    </w:r>
    <w:r>
      <w:rPr>
        <w:rStyle w:val="PageNumber"/>
        <w:i w:val="0"/>
      </w:rPr>
      <w:fldChar w:fldCharType="end"/>
    </w:r>
    <w:r>
      <w:tab/>
    </w:r>
    <w:r>
      <w:fldChar w:fldCharType="begin"/>
    </w:r>
    <w:r>
      <w:instrText xml:space="preserve"> MACROBUTTON NoMacro Author name </w:instrText>
    </w:r>
    <w:r>
      <w:fldChar w:fldCharType="end"/>
    </w:r>
    <w:r>
      <w:t xml:space="preserve">/ </w:t>
    </w:r>
    <w:r w:rsidRPr="000136D4">
      <w:t>Materials Today: Proceedings</w:t>
    </w:r>
    <w:r>
      <w:t xml:space="preserve"> 00 (</w:t>
    </w:r>
    <w:r>
      <w:rPr>
        <w:rFonts w:hint="eastAsia"/>
        <w:lang w:eastAsia="zh-CN"/>
      </w:rPr>
      <w:t>201</w:t>
    </w:r>
    <w:r>
      <w:rPr>
        <w:lang w:eastAsia="zh-CN"/>
      </w:rPr>
      <w:t>9</w:t>
    </w:r>
    <w:r>
      <w:t>) 00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AF671" w14:textId="7DD9819D" w:rsidR="000A3E3F" w:rsidRDefault="000A3E3F" w:rsidP="00642092">
    <w:pPr>
      <w:pStyle w:val="Header"/>
      <w:tabs>
        <w:tab w:val="clear" w:pos="9356"/>
        <w:tab w:val="center" w:pos="4920"/>
        <w:tab w:val="right" w:pos="9214"/>
      </w:tabs>
      <w:spacing w:line="240" w:lineRule="exact"/>
      <w:jc w:val="right"/>
    </w:pPr>
    <w:r>
      <w:tab/>
    </w:r>
    <w:r>
      <w:fldChar w:fldCharType="begin"/>
    </w:r>
    <w:r>
      <w:instrText xml:space="preserve"> MACROBUTTON NoMacro Author name </w:instrText>
    </w:r>
    <w:r>
      <w:fldChar w:fldCharType="end"/>
    </w:r>
    <w:r>
      <w:t xml:space="preserve">/ </w:t>
    </w:r>
    <w:r w:rsidRPr="000136D4">
      <w:t>Materials Today: Proceedings</w:t>
    </w:r>
    <w:r>
      <w:t xml:space="preserve"> 00 (</w:t>
    </w:r>
    <w:r>
      <w:rPr>
        <w:rFonts w:hint="eastAsia"/>
        <w:lang w:eastAsia="zh-CN"/>
      </w:rPr>
      <w:t>201</w:t>
    </w:r>
    <w:r>
      <w:rPr>
        <w:lang w:eastAsia="zh-CN"/>
      </w:rPr>
      <w:t>9</w:t>
    </w:r>
    <w:r>
      <w:t>) 0000–0000</w:t>
    </w:r>
    <w:r>
      <w:tab/>
    </w: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7</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364" w:type="dxa"/>
      <w:tblInd w:w="108" w:type="dxa"/>
      <w:tblLayout w:type="fixed"/>
      <w:tblLook w:val="0000" w:firstRow="0" w:lastRow="0" w:firstColumn="0" w:lastColumn="0" w:noHBand="0" w:noVBand="0"/>
    </w:tblPr>
    <w:tblGrid>
      <w:gridCol w:w="1265"/>
      <w:gridCol w:w="5539"/>
      <w:gridCol w:w="2560"/>
    </w:tblGrid>
    <w:tr w:rsidR="000A3E3F" w14:paraId="21BC8483" w14:textId="77777777" w:rsidTr="0061631A">
      <w:trPr>
        <w:trHeight w:val="1868"/>
      </w:trPr>
      <w:tc>
        <w:tcPr>
          <w:tcW w:w="1265" w:type="dxa"/>
        </w:tcPr>
        <w:p w14:paraId="48625C1A" w14:textId="77777777" w:rsidR="000A3E3F" w:rsidRDefault="000A3E3F" w:rsidP="0061631A">
          <w:pPr>
            <w:pStyle w:val="Header"/>
            <w:spacing w:after="0" w:line="240" w:lineRule="auto"/>
            <w:rPr>
              <w:sz w:val="10"/>
            </w:rPr>
          </w:pPr>
          <w:r>
            <w:drawing>
              <wp:inline distT="0" distB="0" distL="0" distR="0" wp14:anchorId="58345A13" wp14:editId="6B70657D">
                <wp:extent cx="638175" cy="758825"/>
                <wp:effectExtent l="0" t="0" r="9525" b="3175"/>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00741CFA" w14:textId="77777777" w:rsidR="000A3E3F" w:rsidRDefault="000A3E3F" w:rsidP="0061631A">
          <w:pPr>
            <w:pStyle w:val="Header"/>
            <w:spacing w:after="0" w:line="240" w:lineRule="auto"/>
            <w:jc w:val="center"/>
            <w:rPr>
              <w:rFonts w:ascii="Arial" w:hAnsi="Arial" w:cs="Arial"/>
              <w:i w:val="0"/>
              <w:iCs/>
              <w:sz w:val="18"/>
            </w:rPr>
          </w:pPr>
          <w:r>
            <w:rPr>
              <w:rFonts w:ascii="Arial" w:hAnsi="Arial" w:cs="Arial"/>
              <w:iCs/>
              <w:sz w:val="18"/>
            </w:rPr>
            <w:t xml:space="preserve">Available online at </w:t>
          </w:r>
          <w:hyperlink r:id="rId2" w:history="1">
            <w:r>
              <w:rPr>
                <w:rStyle w:val="Hyperlink"/>
                <w:rFonts w:ascii="Arial" w:hAnsi="Arial" w:cs="Arial"/>
                <w:iCs/>
                <w:color w:val="0000FF"/>
                <w:sz w:val="18"/>
              </w:rPr>
              <w:t>www.sciencedirect.com</w:t>
            </w:r>
          </w:hyperlink>
        </w:p>
        <w:p w14:paraId="018859E6" w14:textId="77777777" w:rsidR="000A3E3F" w:rsidRDefault="000A3E3F" w:rsidP="0061631A">
          <w:pPr>
            <w:pStyle w:val="Header"/>
            <w:spacing w:after="0" w:line="240" w:lineRule="auto"/>
            <w:jc w:val="center"/>
            <w:rPr>
              <w:rFonts w:ascii="VAGRounded LT Bold" w:hAnsi="VAGRounded LT Bold"/>
              <w:i w:val="0"/>
              <w:iCs/>
              <w:sz w:val="33"/>
              <w:szCs w:val="33"/>
              <w:lang w:val="en-IN" w:eastAsia="en-IN"/>
            </w:rPr>
          </w:pPr>
          <w:r w:rsidRPr="00EB0B77">
            <w:rPr>
              <w:rFonts w:ascii="VAGRounded LT Bold" w:hAnsi="VAGRounded LT Bold"/>
              <w:iCs/>
              <w:sz w:val="33"/>
              <w:szCs w:val="33"/>
              <w:lang w:val="en-IN" w:eastAsia="en-IN"/>
            </w:rPr>
            <w:t>ScienceDirect</w:t>
          </w:r>
        </w:p>
        <w:p w14:paraId="66ED6D13" w14:textId="77777777" w:rsidR="000A3E3F" w:rsidRPr="002B679C" w:rsidRDefault="000A3E3F" w:rsidP="0061631A">
          <w:pPr>
            <w:pStyle w:val="Header"/>
            <w:spacing w:before="200" w:after="0" w:line="240" w:lineRule="auto"/>
            <w:jc w:val="center"/>
            <w:rPr>
              <w:i w:val="0"/>
              <w:iCs/>
              <w:szCs w:val="16"/>
            </w:rPr>
          </w:pPr>
        </w:p>
      </w:tc>
      <w:tc>
        <w:tcPr>
          <w:tcW w:w="2560" w:type="dxa"/>
        </w:tcPr>
        <w:p w14:paraId="3D7E50CC" w14:textId="77777777" w:rsidR="000A3E3F" w:rsidRDefault="000A3E3F" w:rsidP="0061631A">
          <w:pPr>
            <w:pStyle w:val="Header"/>
            <w:tabs>
              <w:tab w:val="left" w:pos="132"/>
              <w:tab w:val="left" w:pos="1932"/>
              <w:tab w:val="left" w:pos="2142"/>
            </w:tabs>
            <w:spacing w:after="0" w:line="240" w:lineRule="auto"/>
            <w:ind w:left="-122" w:firstLine="122"/>
            <w:jc w:val="right"/>
            <w:rPr>
              <w:i w:val="0"/>
              <w:iCs/>
            </w:rPr>
          </w:pPr>
        </w:p>
        <w:p w14:paraId="24CB2E50" w14:textId="405DD814" w:rsidR="000A3E3F" w:rsidRDefault="000A3E3F" w:rsidP="0061631A">
          <w:pPr>
            <w:pStyle w:val="Header"/>
            <w:tabs>
              <w:tab w:val="left" w:pos="132"/>
              <w:tab w:val="left" w:pos="1932"/>
              <w:tab w:val="left" w:pos="2148"/>
            </w:tabs>
            <w:spacing w:after="0" w:line="240" w:lineRule="auto"/>
            <w:ind w:left="-122" w:firstLine="122"/>
            <w:jc w:val="right"/>
            <w:rPr>
              <w:i w:val="0"/>
              <w:iCs/>
            </w:rPr>
          </w:pPr>
          <w:r>
            <w:rPr>
              <w:i w:val="0"/>
              <w:iCs/>
            </w:rPr>
            <w:drawing>
              <wp:inline distT="0" distB="0" distL="0" distR="0" wp14:anchorId="51F25D67" wp14:editId="59F60EF5">
                <wp:extent cx="1411200" cy="41040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tc>
    </w:tr>
  </w:tbl>
  <w:p w14:paraId="156E6CF3" w14:textId="77777777" w:rsidR="000A3E3F" w:rsidRDefault="000A3E3F" w:rsidP="0061631A">
    <w:pPr>
      <w:pStyle w:val="Header"/>
      <w:tabs>
        <w:tab w:val="left" w:pos="6804"/>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BD90EC0"/>
    <w:multiLevelType w:val="hybridMultilevel"/>
    <w:tmpl w:val="F56268B0"/>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0"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1"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0"/>
  </w:num>
  <w:num w:numId="6">
    <w:abstractNumId w:val="3"/>
  </w:num>
  <w:num w:numId="7">
    <w:abstractNumId w:val="8"/>
  </w:num>
  <w:num w:numId="8">
    <w:abstractNumId w:val="1"/>
  </w:num>
  <w:num w:numId="9">
    <w:abstractNumId w:val="5"/>
  </w:num>
  <w:num w:numId="10">
    <w:abstractNumId w:val="14"/>
  </w:num>
  <w:num w:numId="11">
    <w:abstractNumId w:val="13"/>
  </w:num>
  <w:num w:numId="12">
    <w:abstractNumId w:val="7"/>
  </w:num>
  <w:num w:numId="13">
    <w:abstractNumId w:val="7"/>
  </w:num>
  <w:num w:numId="14">
    <w:abstractNumId w:val="7"/>
  </w:num>
  <w:num w:numId="15">
    <w:abstractNumId w:val="7"/>
  </w:num>
  <w:num w:numId="16">
    <w:abstractNumId w:val="0"/>
  </w:num>
  <w:num w:numId="17">
    <w:abstractNumId w:val="3"/>
  </w:num>
  <w:num w:numId="18">
    <w:abstractNumId w:val="8"/>
  </w:num>
  <w:num w:numId="19">
    <w:abstractNumId w:val="1"/>
  </w:num>
  <w:num w:numId="20">
    <w:abstractNumId w:val="5"/>
  </w:num>
  <w:num w:numId="21">
    <w:abstractNumId w:val="0"/>
  </w:num>
  <w:num w:numId="22">
    <w:abstractNumId w:val="7"/>
  </w:num>
  <w:num w:numId="23">
    <w:abstractNumId w:val="7"/>
  </w:num>
  <w:num w:numId="24">
    <w:abstractNumId w:val="7"/>
  </w:num>
  <w:num w:numId="25">
    <w:abstractNumId w:val="7"/>
  </w:num>
  <w:num w:numId="26">
    <w:abstractNumId w:val="11"/>
  </w:num>
  <w:num w:numId="27">
    <w:abstractNumId w:val="12"/>
  </w:num>
  <w:num w:numId="28">
    <w:abstractNumId w:val="4"/>
  </w:num>
  <w:num w:numId="29">
    <w:abstractNumId w:val="6"/>
  </w:num>
  <w:num w:numId="30">
    <w:abstractNumId w:val="10"/>
  </w:num>
  <w:num w:numId="31">
    <w:abstractNumId w:val="2"/>
  </w:num>
  <w:num w:numId="32">
    <w:abstractNumId w:val="9"/>
  </w:num>
  <w:num w:numId="33">
    <w:abstractNumId w:val="15"/>
  </w:num>
  <w:num w:numId="34">
    <w:abstractNumId w:val="7"/>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intPostScriptOverText/>
  <w:embedTrueTypeFonts/>
  <w:embedSystemFonts/>
  <w:saveSubsetFonts/>
  <w:mirrorMargins/>
  <w:proofState w:spelling="clean" w:grammar="clean"/>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79C"/>
    <w:rsid w:val="00001A84"/>
    <w:rsid w:val="000062E9"/>
    <w:rsid w:val="00011530"/>
    <w:rsid w:val="000131A9"/>
    <w:rsid w:val="000136D4"/>
    <w:rsid w:val="00015851"/>
    <w:rsid w:val="00015F72"/>
    <w:rsid w:val="000276CD"/>
    <w:rsid w:val="00027759"/>
    <w:rsid w:val="0003688B"/>
    <w:rsid w:val="0003708E"/>
    <w:rsid w:val="000447B1"/>
    <w:rsid w:val="00047EC4"/>
    <w:rsid w:val="00052CD9"/>
    <w:rsid w:val="000545C7"/>
    <w:rsid w:val="0006232B"/>
    <w:rsid w:val="000625D4"/>
    <w:rsid w:val="0006478B"/>
    <w:rsid w:val="00064BC9"/>
    <w:rsid w:val="0006550B"/>
    <w:rsid w:val="0006663C"/>
    <w:rsid w:val="0006770E"/>
    <w:rsid w:val="000726C2"/>
    <w:rsid w:val="00072A52"/>
    <w:rsid w:val="00074565"/>
    <w:rsid w:val="00085911"/>
    <w:rsid w:val="00085F60"/>
    <w:rsid w:val="000914A1"/>
    <w:rsid w:val="00097855"/>
    <w:rsid w:val="000A0F4D"/>
    <w:rsid w:val="000A23E2"/>
    <w:rsid w:val="000A3E3F"/>
    <w:rsid w:val="000A4BF0"/>
    <w:rsid w:val="000A7B03"/>
    <w:rsid w:val="000B0072"/>
    <w:rsid w:val="000B068B"/>
    <w:rsid w:val="000B14CB"/>
    <w:rsid w:val="000B1976"/>
    <w:rsid w:val="000B1F45"/>
    <w:rsid w:val="000B325F"/>
    <w:rsid w:val="000C2E7F"/>
    <w:rsid w:val="000C316E"/>
    <w:rsid w:val="000C6EA8"/>
    <w:rsid w:val="000D222D"/>
    <w:rsid w:val="000D28EF"/>
    <w:rsid w:val="000D4626"/>
    <w:rsid w:val="000E054E"/>
    <w:rsid w:val="000E0AFB"/>
    <w:rsid w:val="000E0B7F"/>
    <w:rsid w:val="000E21ED"/>
    <w:rsid w:val="000E2407"/>
    <w:rsid w:val="000E338F"/>
    <w:rsid w:val="000E5ACF"/>
    <w:rsid w:val="000F065E"/>
    <w:rsid w:val="000F09E4"/>
    <w:rsid w:val="000F197D"/>
    <w:rsid w:val="000F5A47"/>
    <w:rsid w:val="000F7F8F"/>
    <w:rsid w:val="00105B5E"/>
    <w:rsid w:val="00106483"/>
    <w:rsid w:val="001108B4"/>
    <w:rsid w:val="00111466"/>
    <w:rsid w:val="001120EE"/>
    <w:rsid w:val="00113099"/>
    <w:rsid w:val="001176A4"/>
    <w:rsid w:val="00121FD1"/>
    <w:rsid w:val="001230A6"/>
    <w:rsid w:val="001231BB"/>
    <w:rsid w:val="0012438C"/>
    <w:rsid w:val="00130F4C"/>
    <w:rsid w:val="001427CF"/>
    <w:rsid w:val="00143821"/>
    <w:rsid w:val="00147991"/>
    <w:rsid w:val="00153C5E"/>
    <w:rsid w:val="00157C61"/>
    <w:rsid w:val="001620B7"/>
    <w:rsid w:val="00162540"/>
    <w:rsid w:val="00162805"/>
    <w:rsid w:val="001635A6"/>
    <w:rsid w:val="0016532D"/>
    <w:rsid w:val="00167311"/>
    <w:rsid w:val="00173BD6"/>
    <w:rsid w:val="00174365"/>
    <w:rsid w:val="00176F64"/>
    <w:rsid w:val="00181A4E"/>
    <w:rsid w:val="00181B75"/>
    <w:rsid w:val="00182F2D"/>
    <w:rsid w:val="00186DA3"/>
    <w:rsid w:val="00187DA3"/>
    <w:rsid w:val="00193313"/>
    <w:rsid w:val="001A0F2F"/>
    <w:rsid w:val="001A325B"/>
    <w:rsid w:val="001A556C"/>
    <w:rsid w:val="001B185D"/>
    <w:rsid w:val="001B4429"/>
    <w:rsid w:val="001B6281"/>
    <w:rsid w:val="001B6319"/>
    <w:rsid w:val="001C5137"/>
    <w:rsid w:val="001D0871"/>
    <w:rsid w:val="001D0AD0"/>
    <w:rsid w:val="001D19C8"/>
    <w:rsid w:val="001D2518"/>
    <w:rsid w:val="001D3173"/>
    <w:rsid w:val="001D60DB"/>
    <w:rsid w:val="001D7D1A"/>
    <w:rsid w:val="001E23B9"/>
    <w:rsid w:val="001E2D48"/>
    <w:rsid w:val="001E5FF0"/>
    <w:rsid w:val="001E7A77"/>
    <w:rsid w:val="001F308F"/>
    <w:rsid w:val="001F5B92"/>
    <w:rsid w:val="001F7A0F"/>
    <w:rsid w:val="00204723"/>
    <w:rsid w:val="00206BC4"/>
    <w:rsid w:val="002104EC"/>
    <w:rsid w:val="002108CB"/>
    <w:rsid w:val="00212924"/>
    <w:rsid w:val="00215971"/>
    <w:rsid w:val="00220687"/>
    <w:rsid w:val="00224B14"/>
    <w:rsid w:val="002319EE"/>
    <w:rsid w:val="00232440"/>
    <w:rsid w:val="00235A40"/>
    <w:rsid w:val="002408AD"/>
    <w:rsid w:val="00241AF5"/>
    <w:rsid w:val="0024216B"/>
    <w:rsid w:val="00246669"/>
    <w:rsid w:val="00247CB3"/>
    <w:rsid w:val="00251CDC"/>
    <w:rsid w:val="00251D65"/>
    <w:rsid w:val="00254452"/>
    <w:rsid w:val="00255EFD"/>
    <w:rsid w:val="00257788"/>
    <w:rsid w:val="00260D2E"/>
    <w:rsid w:val="002618EB"/>
    <w:rsid w:val="00262BB2"/>
    <w:rsid w:val="00265292"/>
    <w:rsid w:val="00265C1D"/>
    <w:rsid w:val="00266CAB"/>
    <w:rsid w:val="00272F0C"/>
    <w:rsid w:val="00274A77"/>
    <w:rsid w:val="00275A97"/>
    <w:rsid w:val="00276AC7"/>
    <w:rsid w:val="002822CB"/>
    <w:rsid w:val="002847C1"/>
    <w:rsid w:val="00286588"/>
    <w:rsid w:val="0028685C"/>
    <w:rsid w:val="00293031"/>
    <w:rsid w:val="0029384C"/>
    <w:rsid w:val="002956EF"/>
    <w:rsid w:val="002A25F9"/>
    <w:rsid w:val="002A3EB1"/>
    <w:rsid w:val="002A6BB5"/>
    <w:rsid w:val="002B2B39"/>
    <w:rsid w:val="002B5554"/>
    <w:rsid w:val="002B56B3"/>
    <w:rsid w:val="002B5DDC"/>
    <w:rsid w:val="002B679C"/>
    <w:rsid w:val="002B773B"/>
    <w:rsid w:val="002C06AC"/>
    <w:rsid w:val="002C0E96"/>
    <w:rsid w:val="002C2429"/>
    <w:rsid w:val="002C547F"/>
    <w:rsid w:val="002C6CF0"/>
    <w:rsid w:val="002D1F5C"/>
    <w:rsid w:val="002E44FE"/>
    <w:rsid w:val="002F11D1"/>
    <w:rsid w:val="002F123D"/>
    <w:rsid w:val="002F3D12"/>
    <w:rsid w:val="002F53DB"/>
    <w:rsid w:val="002F5EC4"/>
    <w:rsid w:val="002F6DC6"/>
    <w:rsid w:val="002F790B"/>
    <w:rsid w:val="00300683"/>
    <w:rsid w:val="00300C53"/>
    <w:rsid w:val="003038D4"/>
    <w:rsid w:val="0030484E"/>
    <w:rsid w:val="00305AD8"/>
    <w:rsid w:val="003064EA"/>
    <w:rsid w:val="00311019"/>
    <w:rsid w:val="003146E7"/>
    <w:rsid w:val="00315FAC"/>
    <w:rsid w:val="003169D2"/>
    <w:rsid w:val="0031727B"/>
    <w:rsid w:val="0032334F"/>
    <w:rsid w:val="003254C7"/>
    <w:rsid w:val="00332AD4"/>
    <w:rsid w:val="00340827"/>
    <w:rsid w:val="00340FF2"/>
    <w:rsid w:val="00345B08"/>
    <w:rsid w:val="00345CE0"/>
    <w:rsid w:val="00351FEE"/>
    <w:rsid w:val="00357DC4"/>
    <w:rsid w:val="00370F4A"/>
    <w:rsid w:val="00373A28"/>
    <w:rsid w:val="00381BD5"/>
    <w:rsid w:val="00382EFC"/>
    <w:rsid w:val="00383C70"/>
    <w:rsid w:val="003924CD"/>
    <w:rsid w:val="003937DA"/>
    <w:rsid w:val="00394BE3"/>
    <w:rsid w:val="003A1F42"/>
    <w:rsid w:val="003A41F3"/>
    <w:rsid w:val="003A5E83"/>
    <w:rsid w:val="003A5EA5"/>
    <w:rsid w:val="003B011B"/>
    <w:rsid w:val="003B0121"/>
    <w:rsid w:val="003B1E32"/>
    <w:rsid w:val="003B511B"/>
    <w:rsid w:val="003B631B"/>
    <w:rsid w:val="003B72F0"/>
    <w:rsid w:val="003C00C7"/>
    <w:rsid w:val="003C2875"/>
    <w:rsid w:val="003C481E"/>
    <w:rsid w:val="003C7D0D"/>
    <w:rsid w:val="003D34EC"/>
    <w:rsid w:val="003D5275"/>
    <w:rsid w:val="003D67E2"/>
    <w:rsid w:val="003E0A0F"/>
    <w:rsid w:val="003E2321"/>
    <w:rsid w:val="003E2618"/>
    <w:rsid w:val="003E35D7"/>
    <w:rsid w:val="003E5659"/>
    <w:rsid w:val="003E6BA4"/>
    <w:rsid w:val="003F20EC"/>
    <w:rsid w:val="003F2E29"/>
    <w:rsid w:val="003F468E"/>
    <w:rsid w:val="003F6061"/>
    <w:rsid w:val="00402BDC"/>
    <w:rsid w:val="00404027"/>
    <w:rsid w:val="00405597"/>
    <w:rsid w:val="00406273"/>
    <w:rsid w:val="00406F1E"/>
    <w:rsid w:val="004076F1"/>
    <w:rsid w:val="00411610"/>
    <w:rsid w:val="00412D89"/>
    <w:rsid w:val="004148EE"/>
    <w:rsid w:val="00414DAC"/>
    <w:rsid w:val="00416580"/>
    <w:rsid w:val="00416E5D"/>
    <w:rsid w:val="004231DF"/>
    <w:rsid w:val="00425C11"/>
    <w:rsid w:val="004266A3"/>
    <w:rsid w:val="00427E4B"/>
    <w:rsid w:val="0043113D"/>
    <w:rsid w:val="00435098"/>
    <w:rsid w:val="00442987"/>
    <w:rsid w:val="0044329A"/>
    <w:rsid w:val="00444291"/>
    <w:rsid w:val="00457A3A"/>
    <w:rsid w:val="0046623B"/>
    <w:rsid w:val="004664D2"/>
    <w:rsid w:val="00473F44"/>
    <w:rsid w:val="00477B30"/>
    <w:rsid w:val="004847A5"/>
    <w:rsid w:val="00485C49"/>
    <w:rsid w:val="004862CF"/>
    <w:rsid w:val="00495913"/>
    <w:rsid w:val="004A45D1"/>
    <w:rsid w:val="004A4B5D"/>
    <w:rsid w:val="004A5FDC"/>
    <w:rsid w:val="004A6612"/>
    <w:rsid w:val="004B01FA"/>
    <w:rsid w:val="004B527C"/>
    <w:rsid w:val="004B57F3"/>
    <w:rsid w:val="004B5820"/>
    <w:rsid w:val="004B7402"/>
    <w:rsid w:val="004B7D02"/>
    <w:rsid w:val="004C4DCB"/>
    <w:rsid w:val="004C5040"/>
    <w:rsid w:val="004D298D"/>
    <w:rsid w:val="004D7F5F"/>
    <w:rsid w:val="004F1732"/>
    <w:rsid w:val="004F2753"/>
    <w:rsid w:val="004F2FD0"/>
    <w:rsid w:val="004F351D"/>
    <w:rsid w:val="004F7B52"/>
    <w:rsid w:val="00500C62"/>
    <w:rsid w:val="005018AB"/>
    <w:rsid w:val="0050274F"/>
    <w:rsid w:val="0050400E"/>
    <w:rsid w:val="005058BA"/>
    <w:rsid w:val="005126CB"/>
    <w:rsid w:val="00514041"/>
    <w:rsid w:val="005163CB"/>
    <w:rsid w:val="00521381"/>
    <w:rsid w:val="00522DFE"/>
    <w:rsid w:val="005308A1"/>
    <w:rsid w:val="00530DE3"/>
    <w:rsid w:val="00531B1B"/>
    <w:rsid w:val="00536B3A"/>
    <w:rsid w:val="0053752C"/>
    <w:rsid w:val="00544884"/>
    <w:rsid w:val="0055389F"/>
    <w:rsid w:val="00553A15"/>
    <w:rsid w:val="00553C1F"/>
    <w:rsid w:val="00554E34"/>
    <w:rsid w:val="005554C0"/>
    <w:rsid w:val="00555FEE"/>
    <w:rsid w:val="00561DC0"/>
    <w:rsid w:val="00567D2B"/>
    <w:rsid w:val="00571005"/>
    <w:rsid w:val="0057198F"/>
    <w:rsid w:val="005810C4"/>
    <w:rsid w:val="0058745E"/>
    <w:rsid w:val="0059028A"/>
    <w:rsid w:val="005909A1"/>
    <w:rsid w:val="00591080"/>
    <w:rsid w:val="005921CD"/>
    <w:rsid w:val="00593146"/>
    <w:rsid w:val="00593AA6"/>
    <w:rsid w:val="00595A68"/>
    <w:rsid w:val="005963EE"/>
    <w:rsid w:val="00597206"/>
    <w:rsid w:val="005A019F"/>
    <w:rsid w:val="005A0272"/>
    <w:rsid w:val="005A0381"/>
    <w:rsid w:val="005A7038"/>
    <w:rsid w:val="005B0F42"/>
    <w:rsid w:val="005B1CDE"/>
    <w:rsid w:val="005B2465"/>
    <w:rsid w:val="005B6D47"/>
    <w:rsid w:val="005C446C"/>
    <w:rsid w:val="005C7DFD"/>
    <w:rsid w:val="005D09DA"/>
    <w:rsid w:val="005D29B0"/>
    <w:rsid w:val="005D41AB"/>
    <w:rsid w:val="005D7216"/>
    <w:rsid w:val="005D7877"/>
    <w:rsid w:val="005E09D8"/>
    <w:rsid w:val="005F4938"/>
    <w:rsid w:val="0060266E"/>
    <w:rsid w:val="00603CA6"/>
    <w:rsid w:val="00605C0A"/>
    <w:rsid w:val="00610CB8"/>
    <w:rsid w:val="006111C0"/>
    <w:rsid w:val="00611938"/>
    <w:rsid w:val="006131A4"/>
    <w:rsid w:val="00615844"/>
    <w:rsid w:val="0061631A"/>
    <w:rsid w:val="006169EE"/>
    <w:rsid w:val="00617374"/>
    <w:rsid w:val="00617879"/>
    <w:rsid w:val="00620ED3"/>
    <w:rsid w:val="00622B66"/>
    <w:rsid w:val="00624A68"/>
    <w:rsid w:val="00624E91"/>
    <w:rsid w:val="00631665"/>
    <w:rsid w:val="00640365"/>
    <w:rsid w:val="00642092"/>
    <w:rsid w:val="006423C0"/>
    <w:rsid w:val="0064263D"/>
    <w:rsid w:val="00642B85"/>
    <w:rsid w:val="0064392D"/>
    <w:rsid w:val="00643E61"/>
    <w:rsid w:val="00644F26"/>
    <w:rsid w:val="00650461"/>
    <w:rsid w:val="00650BEE"/>
    <w:rsid w:val="00652A7F"/>
    <w:rsid w:val="00655D31"/>
    <w:rsid w:val="00655F60"/>
    <w:rsid w:val="006622CC"/>
    <w:rsid w:val="006651B8"/>
    <w:rsid w:val="0067124C"/>
    <w:rsid w:val="00671902"/>
    <w:rsid w:val="006732E6"/>
    <w:rsid w:val="00673B14"/>
    <w:rsid w:val="00674636"/>
    <w:rsid w:val="00676656"/>
    <w:rsid w:val="00677902"/>
    <w:rsid w:val="006804AA"/>
    <w:rsid w:val="00683A7A"/>
    <w:rsid w:val="00684A60"/>
    <w:rsid w:val="00692118"/>
    <w:rsid w:val="00693320"/>
    <w:rsid w:val="00695791"/>
    <w:rsid w:val="006A036D"/>
    <w:rsid w:val="006A3B66"/>
    <w:rsid w:val="006A3BB2"/>
    <w:rsid w:val="006A7BB1"/>
    <w:rsid w:val="006B1BB9"/>
    <w:rsid w:val="006B2D6D"/>
    <w:rsid w:val="006B4052"/>
    <w:rsid w:val="006B4F2D"/>
    <w:rsid w:val="006B54D5"/>
    <w:rsid w:val="006B6FF4"/>
    <w:rsid w:val="006C4AA3"/>
    <w:rsid w:val="006C4EE8"/>
    <w:rsid w:val="006C525E"/>
    <w:rsid w:val="006C700B"/>
    <w:rsid w:val="006C7604"/>
    <w:rsid w:val="006D0193"/>
    <w:rsid w:val="006D1719"/>
    <w:rsid w:val="006D2134"/>
    <w:rsid w:val="006D30CC"/>
    <w:rsid w:val="006D43D9"/>
    <w:rsid w:val="006D527B"/>
    <w:rsid w:val="006D6ABE"/>
    <w:rsid w:val="006E70F5"/>
    <w:rsid w:val="006F2D51"/>
    <w:rsid w:val="006F5D2B"/>
    <w:rsid w:val="006F6176"/>
    <w:rsid w:val="006F708B"/>
    <w:rsid w:val="006F75D5"/>
    <w:rsid w:val="00700166"/>
    <w:rsid w:val="007003D8"/>
    <w:rsid w:val="007059C6"/>
    <w:rsid w:val="00711B31"/>
    <w:rsid w:val="00712289"/>
    <w:rsid w:val="00715077"/>
    <w:rsid w:val="00716C57"/>
    <w:rsid w:val="00717C71"/>
    <w:rsid w:val="00720262"/>
    <w:rsid w:val="00722F80"/>
    <w:rsid w:val="0072376B"/>
    <w:rsid w:val="00723B77"/>
    <w:rsid w:val="00723CD9"/>
    <w:rsid w:val="00724760"/>
    <w:rsid w:val="00725218"/>
    <w:rsid w:val="00725332"/>
    <w:rsid w:val="00726D00"/>
    <w:rsid w:val="007272B3"/>
    <w:rsid w:val="007360C4"/>
    <w:rsid w:val="007421AD"/>
    <w:rsid w:val="007512A1"/>
    <w:rsid w:val="007623AE"/>
    <w:rsid w:val="00762825"/>
    <w:rsid w:val="00764BFD"/>
    <w:rsid w:val="00766D33"/>
    <w:rsid w:val="00781873"/>
    <w:rsid w:val="0079310B"/>
    <w:rsid w:val="00794A91"/>
    <w:rsid w:val="00796E38"/>
    <w:rsid w:val="00796ECE"/>
    <w:rsid w:val="007971D2"/>
    <w:rsid w:val="007A4416"/>
    <w:rsid w:val="007A64AB"/>
    <w:rsid w:val="007B0A01"/>
    <w:rsid w:val="007B29A8"/>
    <w:rsid w:val="007B4CC9"/>
    <w:rsid w:val="007B5F45"/>
    <w:rsid w:val="007B72FF"/>
    <w:rsid w:val="007B7357"/>
    <w:rsid w:val="007C1635"/>
    <w:rsid w:val="007C36FB"/>
    <w:rsid w:val="007C50B1"/>
    <w:rsid w:val="007D13A1"/>
    <w:rsid w:val="007D14B1"/>
    <w:rsid w:val="007E0F4C"/>
    <w:rsid w:val="007F11A4"/>
    <w:rsid w:val="007F173F"/>
    <w:rsid w:val="007F2C50"/>
    <w:rsid w:val="007F54BE"/>
    <w:rsid w:val="007F7169"/>
    <w:rsid w:val="007F7C12"/>
    <w:rsid w:val="007F7F19"/>
    <w:rsid w:val="00803DEA"/>
    <w:rsid w:val="00806B4D"/>
    <w:rsid w:val="008070D5"/>
    <w:rsid w:val="00811327"/>
    <w:rsid w:val="00812BB6"/>
    <w:rsid w:val="00813BA2"/>
    <w:rsid w:val="008144EF"/>
    <w:rsid w:val="008158F6"/>
    <w:rsid w:val="0082028B"/>
    <w:rsid w:val="00822715"/>
    <w:rsid w:val="00830410"/>
    <w:rsid w:val="008335F1"/>
    <w:rsid w:val="008363B5"/>
    <w:rsid w:val="008379F1"/>
    <w:rsid w:val="00840234"/>
    <w:rsid w:val="008443D9"/>
    <w:rsid w:val="00850CD4"/>
    <w:rsid w:val="00853D41"/>
    <w:rsid w:val="00860850"/>
    <w:rsid w:val="00862772"/>
    <w:rsid w:val="008652AF"/>
    <w:rsid w:val="00865D31"/>
    <w:rsid w:val="00866AED"/>
    <w:rsid w:val="00872D89"/>
    <w:rsid w:val="008731AF"/>
    <w:rsid w:val="0087600B"/>
    <w:rsid w:val="00881513"/>
    <w:rsid w:val="00882312"/>
    <w:rsid w:val="00882D37"/>
    <w:rsid w:val="0088366F"/>
    <w:rsid w:val="008863B4"/>
    <w:rsid w:val="00890390"/>
    <w:rsid w:val="00890B70"/>
    <w:rsid w:val="00893328"/>
    <w:rsid w:val="0089645C"/>
    <w:rsid w:val="008A0DDE"/>
    <w:rsid w:val="008A114C"/>
    <w:rsid w:val="008A3D53"/>
    <w:rsid w:val="008A4B4E"/>
    <w:rsid w:val="008A569C"/>
    <w:rsid w:val="008A619F"/>
    <w:rsid w:val="008A70B6"/>
    <w:rsid w:val="008B3A40"/>
    <w:rsid w:val="008B75DC"/>
    <w:rsid w:val="008C08EB"/>
    <w:rsid w:val="008C1B1A"/>
    <w:rsid w:val="008C2F28"/>
    <w:rsid w:val="008C54BB"/>
    <w:rsid w:val="008C7B5A"/>
    <w:rsid w:val="008D0292"/>
    <w:rsid w:val="008D178B"/>
    <w:rsid w:val="008D1DB2"/>
    <w:rsid w:val="008D253B"/>
    <w:rsid w:val="008D3937"/>
    <w:rsid w:val="008D5D46"/>
    <w:rsid w:val="008D7B02"/>
    <w:rsid w:val="008D7CF7"/>
    <w:rsid w:val="008E39E5"/>
    <w:rsid w:val="008E422C"/>
    <w:rsid w:val="008E5C78"/>
    <w:rsid w:val="008F045C"/>
    <w:rsid w:val="008F3C6F"/>
    <w:rsid w:val="008F7439"/>
    <w:rsid w:val="0090447C"/>
    <w:rsid w:val="00905389"/>
    <w:rsid w:val="009079FD"/>
    <w:rsid w:val="00907D32"/>
    <w:rsid w:val="00911611"/>
    <w:rsid w:val="00914176"/>
    <w:rsid w:val="00914840"/>
    <w:rsid w:val="009157A0"/>
    <w:rsid w:val="00924594"/>
    <w:rsid w:val="00930A29"/>
    <w:rsid w:val="009331FE"/>
    <w:rsid w:val="009337F6"/>
    <w:rsid w:val="0093419C"/>
    <w:rsid w:val="00935B15"/>
    <w:rsid w:val="00937ECF"/>
    <w:rsid w:val="00950DE7"/>
    <w:rsid w:val="00955D12"/>
    <w:rsid w:val="00962A2F"/>
    <w:rsid w:val="00964B42"/>
    <w:rsid w:val="00964E42"/>
    <w:rsid w:val="009676A7"/>
    <w:rsid w:val="00970FCF"/>
    <w:rsid w:val="009717C5"/>
    <w:rsid w:val="009719CD"/>
    <w:rsid w:val="0097301A"/>
    <w:rsid w:val="009747B2"/>
    <w:rsid w:val="00982D14"/>
    <w:rsid w:val="009844D3"/>
    <w:rsid w:val="0099072E"/>
    <w:rsid w:val="00990953"/>
    <w:rsid w:val="00994E0F"/>
    <w:rsid w:val="009A1483"/>
    <w:rsid w:val="009A42EB"/>
    <w:rsid w:val="009A48BF"/>
    <w:rsid w:val="009A531D"/>
    <w:rsid w:val="009A66EF"/>
    <w:rsid w:val="009A6FC2"/>
    <w:rsid w:val="009B018E"/>
    <w:rsid w:val="009B03A3"/>
    <w:rsid w:val="009B0A48"/>
    <w:rsid w:val="009B2736"/>
    <w:rsid w:val="009B308B"/>
    <w:rsid w:val="009C1CFB"/>
    <w:rsid w:val="009C2BE4"/>
    <w:rsid w:val="009C32B8"/>
    <w:rsid w:val="009C5359"/>
    <w:rsid w:val="009C596A"/>
    <w:rsid w:val="009C6F84"/>
    <w:rsid w:val="009C7099"/>
    <w:rsid w:val="009C788F"/>
    <w:rsid w:val="009C7E7D"/>
    <w:rsid w:val="009D527B"/>
    <w:rsid w:val="009D70DC"/>
    <w:rsid w:val="009D7911"/>
    <w:rsid w:val="009E0D3C"/>
    <w:rsid w:val="009E2887"/>
    <w:rsid w:val="009F0A47"/>
    <w:rsid w:val="00A067A1"/>
    <w:rsid w:val="00A07158"/>
    <w:rsid w:val="00A1078C"/>
    <w:rsid w:val="00A12026"/>
    <w:rsid w:val="00A168D7"/>
    <w:rsid w:val="00A16C70"/>
    <w:rsid w:val="00A176C5"/>
    <w:rsid w:val="00A20A1E"/>
    <w:rsid w:val="00A21423"/>
    <w:rsid w:val="00A238E5"/>
    <w:rsid w:val="00A25734"/>
    <w:rsid w:val="00A273BB"/>
    <w:rsid w:val="00A30AD0"/>
    <w:rsid w:val="00A319B4"/>
    <w:rsid w:val="00A33176"/>
    <w:rsid w:val="00A364BB"/>
    <w:rsid w:val="00A3789B"/>
    <w:rsid w:val="00A404A8"/>
    <w:rsid w:val="00A42212"/>
    <w:rsid w:val="00A4644E"/>
    <w:rsid w:val="00A52365"/>
    <w:rsid w:val="00A534A4"/>
    <w:rsid w:val="00A5598A"/>
    <w:rsid w:val="00A55A64"/>
    <w:rsid w:val="00A56FA8"/>
    <w:rsid w:val="00A617A4"/>
    <w:rsid w:val="00A6248F"/>
    <w:rsid w:val="00A65421"/>
    <w:rsid w:val="00A668BC"/>
    <w:rsid w:val="00A6774B"/>
    <w:rsid w:val="00A717E7"/>
    <w:rsid w:val="00A735C8"/>
    <w:rsid w:val="00A73F34"/>
    <w:rsid w:val="00A73F6A"/>
    <w:rsid w:val="00A77E03"/>
    <w:rsid w:val="00A81B14"/>
    <w:rsid w:val="00A81BB9"/>
    <w:rsid w:val="00A837F6"/>
    <w:rsid w:val="00A848AC"/>
    <w:rsid w:val="00A90A4B"/>
    <w:rsid w:val="00A94E71"/>
    <w:rsid w:val="00AA05E6"/>
    <w:rsid w:val="00AB3AAC"/>
    <w:rsid w:val="00AD1C72"/>
    <w:rsid w:val="00AD1D2E"/>
    <w:rsid w:val="00AD5728"/>
    <w:rsid w:val="00AE2D42"/>
    <w:rsid w:val="00AE34A0"/>
    <w:rsid w:val="00AE52CE"/>
    <w:rsid w:val="00AF3EDF"/>
    <w:rsid w:val="00AF7687"/>
    <w:rsid w:val="00AF7841"/>
    <w:rsid w:val="00AF7988"/>
    <w:rsid w:val="00B03818"/>
    <w:rsid w:val="00B10535"/>
    <w:rsid w:val="00B128C5"/>
    <w:rsid w:val="00B14364"/>
    <w:rsid w:val="00B144BB"/>
    <w:rsid w:val="00B177AB"/>
    <w:rsid w:val="00B2351F"/>
    <w:rsid w:val="00B24AAA"/>
    <w:rsid w:val="00B24B40"/>
    <w:rsid w:val="00B2674E"/>
    <w:rsid w:val="00B36627"/>
    <w:rsid w:val="00B36E01"/>
    <w:rsid w:val="00B37074"/>
    <w:rsid w:val="00B42A5A"/>
    <w:rsid w:val="00B438FF"/>
    <w:rsid w:val="00B45430"/>
    <w:rsid w:val="00B47DB1"/>
    <w:rsid w:val="00B47FED"/>
    <w:rsid w:val="00B50515"/>
    <w:rsid w:val="00B526B1"/>
    <w:rsid w:val="00B52DF4"/>
    <w:rsid w:val="00B52E20"/>
    <w:rsid w:val="00B5453C"/>
    <w:rsid w:val="00B54973"/>
    <w:rsid w:val="00B55C95"/>
    <w:rsid w:val="00B57406"/>
    <w:rsid w:val="00B57DD4"/>
    <w:rsid w:val="00B65238"/>
    <w:rsid w:val="00B70D5B"/>
    <w:rsid w:val="00B751EC"/>
    <w:rsid w:val="00B766F6"/>
    <w:rsid w:val="00B80B2A"/>
    <w:rsid w:val="00B81E29"/>
    <w:rsid w:val="00B85388"/>
    <w:rsid w:val="00B85F0A"/>
    <w:rsid w:val="00B8635C"/>
    <w:rsid w:val="00B90566"/>
    <w:rsid w:val="00B91047"/>
    <w:rsid w:val="00BA14C4"/>
    <w:rsid w:val="00BA381E"/>
    <w:rsid w:val="00BC012D"/>
    <w:rsid w:val="00BC19C2"/>
    <w:rsid w:val="00BC35CC"/>
    <w:rsid w:val="00BC5282"/>
    <w:rsid w:val="00BD255A"/>
    <w:rsid w:val="00BD69C4"/>
    <w:rsid w:val="00BD7BCE"/>
    <w:rsid w:val="00BE66E5"/>
    <w:rsid w:val="00BF0564"/>
    <w:rsid w:val="00BF0730"/>
    <w:rsid w:val="00BF0757"/>
    <w:rsid w:val="00BF3731"/>
    <w:rsid w:val="00BF42A1"/>
    <w:rsid w:val="00BF44FC"/>
    <w:rsid w:val="00BF50E8"/>
    <w:rsid w:val="00BF59F9"/>
    <w:rsid w:val="00C000A0"/>
    <w:rsid w:val="00C005FA"/>
    <w:rsid w:val="00C063E8"/>
    <w:rsid w:val="00C150C4"/>
    <w:rsid w:val="00C227A9"/>
    <w:rsid w:val="00C22DBF"/>
    <w:rsid w:val="00C23453"/>
    <w:rsid w:val="00C26DFD"/>
    <w:rsid w:val="00C277DA"/>
    <w:rsid w:val="00C333C1"/>
    <w:rsid w:val="00C457B5"/>
    <w:rsid w:val="00C526F2"/>
    <w:rsid w:val="00C54BDB"/>
    <w:rsid w:val="00C573FE"/>
    <w:rsid w:val="00C60D4C"/>
    <w:rsid w:val="00C6738B"/>
    <w:rsid w:val="00C71B11"/>
    <w:rsid w:val="00C726FB"/>
    <w:rsid w:val="00C74881"/>
    <w:rsid w:val="00C770A3"/>
    <w:rsid w:val="00C8006C"/>
    <w:rsid w:val="00C93C2D"/>
    <w:rsid w:val="00C97A14"/>
    <w:rsid w:val="00CA26DA"/>
    <w:rsid w:val="00CA3DBA"/>
    <w:rsid w:val="00CA5D1C"/>
    <w:rsid w:val="00CA7838"/>
    <w:rsid w:val="00CA7AD1"/>
    <w:rsid w:val="00CB0E9C"/>
    <w:rsid w:val="00CB1D58"/>
    <w:rsid w:val="00CB545E"/>
    <w:rsid w:val="00CB6635"/>
    <w:rsid w:val="00CB6636"/>
    <w:rsid w:val="00CD4844"/>
    <w:rsid w:val="00CD4D8A"/>
    <w:rsid w:val="00CD60E6"/>
    <w:rsid w:val="00CD65F8"/>
    <w:rsid w:val="00CD695D"/>
    <w:rsid w:val="00CD7E8E"/>
    <w:rsid w:val="00CE3100"/>
    <w:rsid w:val="00CE4A5C"/>
    <w:rsid w:val="00CE556B"/>
    <w:rsid w:val="00CE78D3"/>
    <w:rsid w:val="00CE7F89"/>
    <w:rsid w:val="00CF2012"/>
    <w:rsid w:val="00CF3774"/>
    <w:rsid w:val="00D016A1"/>
    <w:rsid w:val="00D02C25"/>
    <w:rsid w:val="00D051DD"/>
    <w:rsid w:val="00D0691C"/>
    <w:rsid w:val="00D07E6C"/>
    <w:rsid w:val="00D11817"/>
    <w:rsid w:val="00D1246B"/>
    <w:rsid w:val="00D153A9"/>
    <w:rsid w:val="00D15556"/>
    <w:rsid w:val="00D16C4B"/>
    <w:rsid w:val="00D237F8"/>
    <w:rsid w:val="00D329E7"/>
    <w:rsid w:val="00D34755"/>
    <w:rsid w:val="00D348BA"/>
    <w:rsid w:val="00D41B12"/>
    <w:rsid w:val="00D4258C"/>
    <w:rsid w:val="00D451CA"/>
    <w:rsid w:val="00D70431"/>
    <w:rsid w:val="00D76796"/>
    <w:rsid w:val="00D77C59"/>
    <w:rsid w:val="00D8244E"/>
    <w:rsid w:val="00D8618C"/>
    <w:rsid w:val="00D87331"/>
    <w:rsid w:val="00D97E16"/>
    <w:rsid w:val="00DA1496"/>
    <w:rsid w:val="00DA3420"/>
    <w:rsid w:val="00DA688E"/>
    <w:rsid w:val="00DA6EDC"/>
    <w:rsid w:val="00DA6EEF"/>
    <w:rsid w:val="00DA7A6E"/>
    <w:rsid w:val="00DA7F31"/>
    <w:rsid w:val="00DB2125"/>
    <w:rsid w:val="00DB27F0"/>
    <w:rsid w:val="00DB329C"/>
    <w:rsid w:val="00DB43EB"/>
    <w:rsid w:val="00DB5569"/>
    <w:rsid w:val="00DB75ED"/>
    <w:rsid w:val="00DC40E9"/>
    <w:rsid w:val="00DC68C7"/>
    <w:rsid w:val="00DC6B0A"/>
    <w:rsid w:val="00DC6C21"/>
    <w:rsid w:val="00DC71AC"/>
    <w:rsid w:val="00DD08CD"/>
    <w:rsid w:val="00DD2076"/>
    <w:rsid w:val="00DD343B"/>
    <w:rsid w:val="00DD6592"/>
    <w:rsid w:val="00DD68C0"/>
    <w:rsid w:val="00DD6C03"/>
    <w:rsid w:val="00DE2DB5"/>
    <w:rsid w:val="00DF0714"/>
    <w:rsid w:val="00DF4471"/>
    <w:rsid w:val="00DF4BA3"/>
    <w:rsid w:val="00DF5774"/>
    <w:rsid w:val="00DF78CC"/>
    <w:rsid w:val="00E001C1"/>
    <w:rsid w:val="00E00FD9"/>
    <w:rsid w:val="00E0283D"/>
    <w:rsid w:val="00E02C6C"/>
    <w:rsid w:val="00E05156"/>
    <w:rsid w:val="00E05D06"/>
    <w:rsid w:val="00E05D68"/>
    <w:rsid w:val="00E06400"/>
    <w:rsid w:val="00E06A5F"/>
    <w:rsid w:val="00E10DFF"/>
    <w:rsid w:val="00E1393B"/>
    <w:rsid w:val="00E13DFB"/>
    <w:rsid w:val="00E1450F"/>
    <w:rsid w:val="00E14860"/>
    <w:rsid w:val="00E15378"/>
    <w:rsid w:val="00E174EA"/>
    <w:rsid w:val="00E21D67"/>
    <w:rsid w:val="00E32124"/>
    <w:rsid w:val="00E341BB"/>
    <w:rsid w:val="00E414F9"/>
    <w:rsid w:val="00E417D7"/>
    <w:rsid w:val="00E42FF8"/>
    <w:rsid w:val="00E45138"/>
    <w:rsid w:val="00E46A7F"/>
    <w:rsid w:val="00E5076E"/>
    <w:rsid w:val="00E52980"/>
    <w:rsid w:val="00E53FC2"/>
    <w:rsid w:val="00E5430B"/>
    <w:rsid w:val="00E572F0"/>
    <w:rsid w:val="00E62656"/>
    <w:rsid w:val="00E64AF1"/>
    <w:rsid w:val="00E6730F"/>
    <w:rsid w:val="00E6768A"/>
    <w:rsid w:val="00E74AAE"/>
    <w:rsid w:val="00E764ED"/>
    <w:rsid w:val="00E809AF"/>
    <w:rsid w:val="00E85997"/>
    <w:rsid w:val="00E87CD8"/>
    <w:rsid w:val="00E90DC5"/>
    <w:rsid w:val="00E93685"/>
    <w:rsid w:val="00E95FD2"/>
    <w:rsid w:val="00E97692"/>
    <w:rsid w:val="00E9783D"/>
    <w:rsid w:val="00EA0E21"/>
    <w:rsid w:val="00EA4A4F"/>
    <w:rsid w:val="00EA61E7"/>
    <w:rsid w:val="00EB531C"/>
    <w:rsid w:val="00EB7032"/>
    <w:rsid w:val="00EC748E"/>
    <w:rsid w:val="00ED0CA6"/>
    <w:rsid w:val="00ED536C"/>
    <w:rsid w:val="00ED697F"/>
    <w:rsid w:val="00ED7608"/>
    <w:rsid w:val="00EE3651"/>
    <w:rsid w:val="00EE483C"/>
    <w:rsid w:val="00EE6CBB"/>
    <w:rsid w:val="00EF0875"/>
    <w:rsid w:val="00EF4221"/>
    <w:rsid w:val="00EF7159"/>
    <w:rsid w:val="00F00A4B"/>
    <w:rsid w:val="00F06981"/>
    <w:rsid w:val="00F1260B"/>
    <w:rsid w:val="00F143ED"/>
    <w:rsid w:val="00F152C8"/>
    <w:rsid w:val="00F16196"/>
    <w:rsid w:val="00F2307B"/>
    <w:rsid w:val="00F26E8A"/>
    <w:rsid w:val="00F27F18"/>
    <w:rsid w:val="00F35828"/>
    <w:rsid w:val="00F360AF"/>
    <w:rsid w:val="00F37041"/>
    <w:rsid w:val="00F420E9"/>
    <w:rsid w:val="00F448D0"/>
    <w:rsid w:val="00F46919"/>
    <w:rsid w:val="00F46D11"/>
    <w:rsid w:val="00F4737E"/>
    <w:rsid w:val="00F50DFE"/>
    <w:rsid w:val="00F52052"/>
    <w:rsid w:val="00F544F9"/>
    <w:rsid w:val="00F55351"/>
    <w:rsid w:val="00F55EC5"/>
    <w:rsid w:val="00F565EF"/>
    <w:rsid w:val="00F603A7"/>
    <w:rsid w:val="00F608BF"/>
    <w:rsid w:val="00F60ACE"/>
    <w:rsid w:val="00F6157D"/>
    <w:rsid w:val="00F61850"/>
    <w:rsid w:val="00F63FA1"/>
    <w:rsid w:val="00F65347"/>
    <w:rsid w:val="00F65CA4"/>
    <w:rsid w:val="00F6739F"/>
    <w:rsid w:val="00F70FE3"/>
    <w:rsid w:val="00F722E4"/>
    <w:rsid w:val="00F730B4"/>
    <w:rsid w:val="00F749AC"/>
    <w:rsid w:val="00F80C4B"/>
    <w:rsid w:val="00F80DC1"/>
    <w:rsid w:val="00F8222B"/>
    <w:rsid w:val="00F82DBE"/>
    <w:rsid w:val="00F84D18"/>
    <w:rsid w:val="00F85C85"/>
    <w:rsid w:val="00F87547"/>
    <w:rsid w:val="00F87E3A"/>
    <w:rsid w:val="00F94F84"/>
    <w:rsid w:val="00F9700E"/>
    <w:rsid w:val="00F97D11"/>
    <w:rsid w:val="00FA0E08"/>
    <w:rsid w:val="00FA198F"/>
    <w:rsid w:val="00FA1D15"/>
    <w:rsid w:val="00FA233E"/>
    <w:rsid w:val="00FA3764"/>
    <w:rsid w:val="00FA43A3"/>
    <w:rsid w:val="00FA5FDE"/>
    <w:rsid w:val="00FB2288"/>
    <w:rsid w:val="00FB3142"/>
    <w:rsid w:val="00FB420C"/>
    <w:rsid w:val="00FB513B"/>
    <w:rsid w:val="00FC2E90"/>
    <w:rsid w:val="00FC50FF"/>
    <w:rsid w:val="00FC5A76"/>
    <w:rsid w:val="00FC5C9F"/>
    <w:rsid w:val="00FD1730"/>
    <w:rsid w:val="00FD1ABC"/>
    <w:rsid w:val="00FD1CB8"/>
    <w:rsid w:val="00FD31B2"/>
    <w:rsid w:val="00FD3A47"/>
    <w:rsid w:val="00FD4F6F"/>
    <w:rsid w:val="00FD4FD2"/>
    <w:rsid w:val="00FD5926"/>
    <w:rsid w:val="00FD60ED"/>
    <w:rsid w:val="00FD6F42"/>
    <w:rsid w:val="00FD7AFE"/>
    <w:rsid w:val="00FE16CE"/>
    <w:rsid w:val="00FE225C"/>
    <w:rsid w:val="00FE5030"/>
    <w:rsid w:val="00FE668E"/>
    <w:rsid w:val="00FE73B7"/>
    <w:rsid w:val="00FF14BD"/>
    <w:rsid w:val="00FF457E"/>
    <w:rsid w:val="00FF5845"/>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2C9064"/>
  <w15:docId w15:val="{1C5CA8B9-493B-4CF6-941A-3BF1C3655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0683"/>
    <w:pPr>
      <w:widowControl w:val="0"/>
    </w:pPr>
    <w:rPr>
      <w:lang w:val="en-GB" w:eastAsia="en-US"/>
    </w:rPr>
  </w:style>
  <w:style w:type="paragraph" w:styleId="Heading1">
    <w:name w:val="heading 1"/>
    <w:basedOn w:val="Normal"/>
    <w:next w:val="Normal"/>
    <w:link w:val="Heading1Char"/>
    <w:uiPriority w:val="9"/>
    <w:qFormat/>
    <w:rsid w:val="00300683"/>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rsid w:val="00300683"/>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rsid w:val="0030068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300683"/>
    <w:pPr>
      <w:keepLines/>
      <w:spacing w:before="200" w:after="240" w:line="200" w:lineRule="exact"/>
    </w:pPr>
    <w:rPr>
      <w:sz w:val="16"/>
    </w:rPr>
  </w:style>
  <w:style w:type="paragraph" w:customStyle="1" w:styleId="Els-1storder-head">
    <w:name w:val="Els-1storder-head"/>
    <w:next w:val="Els-body-text"/>
    <w:rsid w:val="00300683"/>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300683"/>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300683"/>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300683"/>
    <w:pPr>
      <w:keepNext/>
      <w:numPr>
        <w:ilvl w:val="3"/>
        <w:numId w:val="25"/>
      </w:numPr>
      <w:tabs>
        <w:tab w:val="num" w:pos="360"/>
      </w:tabs>
      <w:suppressAutoHyphens/>
      <w:spacing w:before="240" w:line="240" w:lineRule="exact"/>
    </w:pPr>
    <w:rPr>
      <w:i/>
      <w:lang w:val="en-US" w:eastAsia="en-US"/>
    </w:rPr>
  </w:style>
  <w:style w:type="paragraph" w:customStyle="1" w:styleId="Els-Abstract-head">
    <w:name w:val="Els-Abstract-head"/>
    <w:next w:val="Normal"/>
    <w:rsid w:val="00300683"/>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300683"/>
    <w:pPr>
      <w:spacing w:line="220" w:lineRule="exact"/>
      <w:jc w:val="both"/>
    </w:pPr>
    <w:rPr>
      <w:sz w:val="18"/>
      <w:lang w:val="en-US" w:eastAsia="en-US"/>
    </w:rPr>
  </w:style>
  <w:style w:type="paragraph" w:customStyle="1" w:styleId="Els-acknowledgement">
    <w:name w:val="Els-acknowledgement"/>
    <w:next w:val="Normal"/>
    <w:rsid w:val="00300683"/>
    <w:pPr>
      <w:keepNext/>
      <w:spacing w:before="480" w:after="240" w:line="220" w:lineRule="exact"/>
    </w:pPr>
    <w:rPr>
      <w:b/>
      <w:lang w:val="en-US" w:eastAsia="en-US"/>
    </w:rPr>
  </w:style>
  <w:style w:type="paragraph" w:customStyle="1" w:styleId="Els-aditional-article-history">
    <w:name w:val="Els-aditional-article-history"/>
    <w:basedOn w:val="Normal"/>
    <w:rsid w:val="00300683"/>
    <w:pPr>
      <w:spacing w:after="400" w:line="200" w:lineRule="exact"/>
      <w:jc w:val="center"/>
    </w:pPr>
    <w:rPr>
      <w:b/>
      <w:noProof/>
      <w:sz w:val="16"/>
      <w:lang w:val="en-US"/>
    </w:rPr>
  </w:style>
  <w:style w:type="paragraph" w:customStyle="1" w:styleId="Els-Affiliation">
    <w:name w:val="Els-Affiliation"/>
    <w:next w:val="Els-Abstract-head"/>
    <w:rsid w:val="00300683"/>
    <w:pPr>
      <w:suppressAutoHyphens/>
      <w:spacing w:line="200" w:lineRule="exact"/>
      <w:jc w:val="center"/>
    </w:pPr>
    <w:rPr>
      <w:i/>
      <w:noProof/>
      <w:sz w:val="16"/>
      <w:lang w:val="en-US" w:eastAsia="en-US"/>
    </w:rPr>
  </w:style>
  <w:style w:type="paragraph" w:customStyle="1" w:styleId="Els-appendixhead">
    <w:name w:val="Els-appendixhead"/>
    <w:next w:val="Normal"/>
    <w:rsid w:val="00300683"/>
    <w:pPr>
      <w:numPr>
        <w:numId w:val="17"/>
      </w:numPr>
      <w:spacing w:before="480" w:after="240" w:line="220" w:lineRule="exact"/>
    </w:pPr>
    <w:rPr>
      <w:b/>
      <w:lang w:val="en-US" w:eastAsia="en-US"/>
    </w:rPr>
  </w:style>
  <w:style w:type="paragraph" w:customStyle="1" w:styleId="Els-appendixsubhead">
    <w:name w:val="Els-appendixsubhead"/>
    <w:next w:val="Normal"/>
    <w:rsid w:val="00300683"/>
    <w:pPr>
      <w:numPr>
        <w:ilvl w:val="1"/>
        <w:numId w:val="18"/>
      </w:numPr>
      <w:spacing w:before="240" w:after="240" w:line="220" w:lineRule="exact"/>
    </w:pPr>
    <w:rPr>
      <w:i/>
      <w:lang w:val="en-US" w:eastAsia="en-US"/>
    </w:rPr>
  </w:style>
  <w:style w:type="paragraph" w:customStyle="1" w:styleId="Els-Author">
    <w:name w:val="Els-Author"/>
    <w:next w:val="Normal"/>
    <w:rsid w:val="00300683"/>
    <w:pPr>
      <w:keepNext/>
      <w:suppressAutoHyphens/>
      <w:spacing w:after="160" w:line="300" w:lineRule="exact"/>
      <w:jc w:val="center"/>
    </w:pPr>
    <w:rPr>
      <w:noProof/>
      <w:sz w:val="26"/>
      <w:lang w:val="en-US" w:eastAsia="en-US"/>
    </w:rPr>
  </w:style>
  <w:style w:type="paragraph" w:customStyle="1" w:styleId="Els-body-text">
    <w:name w:val="Els-body-text"/>
    <w:rsid w:val="00300683"/>
    <w:pPr>
      <w:spacing w:line="240" w:lineRule="exact"/>
      <w:ind w:firstLine="238"/>
      <w:jc w:val="both"/>
    </w:pPr>
    <w:rPr>
      <w:lang w:val="en-US" w:eastAsia="en-US"/>
    </w:rPr>
  </w:style>
  <w:style w:type="paragraph" w:customStyle="1" w:styleId="Els-bulletlist">
    <w:name w:val="Els-bulletlist"/>
    <w:basedOn w:val="Els-body-text"/>
    <w:rsid w:val="00300683"/>
    <w:pPr>
      <w:numPr>
        <w:numId w:val="19"/>
      </w:numPr>
      <w:tabs>
        <w:tab w:val="left" w:pos="240"/>
      </w:tabs>
      <w:jc w:val="left"/>
    </w:pPr>
  </w:style>
  <w:style w:type="paragraph" w:customStyle="1" w:styleId="Els-caption">
    <w:name w:val="Els-caption"/>
    <w:rsid w:val="00300683"/>
    <w:pPr>
      <w:keepLines/>
      <w:spacing w:before="200" w:after="240" w:line="200" w:lineRule="exact"/>
    </w:pPr>
    <w:rPr>
      <w:sz w:val="16"/>
      <w:lang w:val="en-US" w:eastAsia="en-US"/>
    </w:rPr>
  </w:style>
  <w:style w:type="paragraph" w:customStyle="1" w:styleId="Els-chem-equation">
    <w:name w:val="Els-chem-equation"/>
    <w:next w:val="Els-body-text"/>
    <w:rsid w:val="00300683"/>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300683"/>
    <w:pPr>
      <w:jc w:val="right"/>
    </w:pPr>
  </w:style>
  <w:style w:type="paragraph" w:customStyle="1" w:styleId="Els-collaboration-affiliation">
    <w:name w:val="Els-collaboration-affiliation"/>
    <w:basedOn w:val="Els-collaboration"/>
    <w:rsid w:val="00300683"/>
  </w:style>
  <w:style w:type="paragraph" w:customStyle="1" w:styleId="Els-presented-by">
    <w:name w:val="Els-presented-by"/>
    <w:rsid w:val="00300683"/>
    <w:pPr>
      <w:spacing w:after="200"/>
      <w:jc w:val="center"/>
    </w:pPr>
    <w:rPr>
      <w:b/>
      <w:sz w:val="16"/>
      <w:lang w:val="en-US" w:eastAsia="en-US"/>
    </w:rPr>
  </w:style>
  <w:style w:type="paragraph" w:customStyle="1" w:styleId="Els-dedicated-to">
    <w:name w:val="Els-dedicated-to"/>
    <w:basedOn w:val="Els-presented-by"/>
    <w:rsid w:val="00300683"/>
    <w:rPr>
      <w:b w:val="0"/>
    </w:rPr>
  </w:style>
  <w:style w:type="paragraph" w:customStyle="1" w:styleId="Els-equation">
    <w:name w:val="Els-equation"/>
    <w:next w:val="Normal"/>
    <w:rsid w:val="00300683"/>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300683"/>
    <w:pPr>
      <w:keepLines/>
      <w:widowControl w:val="0"/>
      <w:spacing w:line="200" w:lineRule="exact"/>
      <w:ind w:firstLine="245"/>
      <w:jc w:val="both"/>
    </w:pPr>
    <w:rPr>
      <w:sz w:val="16"/>
      <w:lang w:val="en-US" w:eastAsia="en-US"/>
    </w:rPr>
  </w:style>
  <w:style w:type="paragraph" w:customStyle="1" w:styleId="Els-history">
    <w:name w:val="Els-history"/>
    <w:next w:val="Normal"/>
    <w:rsid w:val="00300683"/>
    <w:pPr>
      <w:spacing w:before="120" w:after="400" w:line="200" w:lineRule="exact"/>
      <w:jc w:val="center"/>
    </w:pPr>
    <w:rPr>
      <w:noProof/>
      <w:sz w:val="16"/>
      <w:lang w:val="en-US" w:eastAsia="en-US"/>
    </w:rPr>
  </w:style>
  <w:style w:type="paragraph" w:customStyle="1" w:styleId="Els-journal-logo">
    <w:name w:val="Els-journal-logo"/>
    <w:rsid w:val="00300683"/>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300683"/>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300683"/>
    <w:pPr>
      <w:numPr>
        <w:numId w:val="20"/>
      </w:numPr>
      <w:tabs>
        <w:tab w:val="left" w:pos="240"/>
      </w:tabs>
      <w:ind w:left="480"/>
      <w:jc w:val="left"/>
    </w:pPr>
  </w:style>
  <w:style w:type="paragraph" w:customStyle="1" w:styleId="Els-reference">
    <w:name w:val="Els-reference"/>
    <w:rsid w:val="00300683"/>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300683"/>
    <w:pPr>
      <w:keepNext/>
      <w:spacing w:before="480" w:after="200" w:line="220" w:lineRule="exact"/>
    </w:pPr>
    <w:rPr>
      <w:b/>
      <w:lang w:val="en-US" w:eastAsia="en-US"/>
    </w:rPr>
  </w:style>
  <w:style w:type="paragraph" w:customStyle="1" w:styleId="Els-reprint-line">
    <w:name w:val="Els-reprint-line"/>
    <w:basedOn w:val="Normal"/>
    <w:rsid w:val="00300683"/>
    <w:pPr>
      <w:tabs>
        <w:tab w:val="left" w:pos="0"/>
        <w:tab w:val="center" w:pos="5443"/>
      </w:tabs>
      <w:jc w:val="center"/>
    </w:pPr>
    <w:rPr>
      <w:sz w:val="16"/>
    </w:rPr>
  </w:style>
  <w:style w:type="paragraph" w:customStyle="1" w:styleId="Els-table-text">
    <w:name w:val="Els-table-text"/>
    <w:rsid w:val="00300683"/>
    <w:pPr>
      <w:spacing w:after="80" w:line="200" w:lineRule="exact"/>
    </w:pPr>
    <w:rPr>
      <w:sz w:val="16"/>
      <w:lang w:val="en-US" w:eastAsia="en-US"/>
    </w:rPr>
  </w:style>
  <w:style w:type="paragraph" w:customStyle="1" w:styleId="Els-Title">
    <w:name w:val="Els-Title"/>
    <w:next w:val="Els-Author"/>
    <w:autoRedefine/>
    <w:rsid w:val="00300683"/>
    <w:pPr>
      <w:suppressAutoHyphens/>
      <w:spacing w:after="240" w:line="400" w:lineRule="exact"/>
      <w:jc w:val="center"/>
    </w:pPr>
    <w:rPr>
      <w:sz w:val="34"/>
      <w:lang w:val="en-US" w:eastAsia="en-US"/>
    </w:rPr>
  </w:style>
  <w:style w:type="character" w:styleId="EndnoteReference">
    <w:name w:val="endnote reference"/>
    <w:semiHidden/>
    <w:rsid w:val="00300683"/>
    <w:rPr>
      <w:vertAlign w:val="superscript"/>
    </w:rPr>
  </w:style>
  <w:style w:type="paragraph" w:styleId="Header">
    <w:name w:val="header"/>
    <w:link w:val="HeaderChar"/>
    <w:rsid w:val="00300683"/>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rsid w:val="00300683"/>
    <w:pPr>
      <w:tabs>
        <w:tab w:val="right" w:pos="10080"/>
      </w:tabs>
    </w:pPr>
    <w:rPr>
      <w:i w:val="0"/>
    </w:rPr>
  </w:style>
  <w:style w:type="character" w:styleId="FootnoteReference">
    <w:name w:val="footnote reference"/>
    <w:semiHidden/>
    <w:rsid w:val="00300683"/>
    <w:rPr>
      <w:vertAlign w:val="superscript"/>
    </w:rPr>
  </w:style>
  <w:style w:type="paragraph" w:styleId="FootnoteText">
    <w:name w:val="footnote text"/>
    <w:basedOn w:val="Normal"/>
    <w:semiHidden/>
    <w:rsid w:val="00300683"/>
    <w:rPr>
      <w:rFonts w:ascii="Univers" w:hAnsi="Univers"/>
    </w:rPr>
  </w:style>
  <w:style w:type="character" w:styleId="Hyperlink">
    <w:name w:val="Hyperlink"/>
    <w:semiHidden/>
    <w:rsid w:val="00300683"/>
    <w:rPr>
      <w:color w:val="auto"/>
      <w:sz w:val="16"/>
      <w:u w:val="none"/>
    </w:rPr>
  </w:style>
  <w:style w:type="character" w:customStyle="1" w:styleId="MTEquationSection">
    <w:name w:val="MTEquationSection"/>
    <w:rsid w:val="00300683"/>
    <w:rPr>
      <w:vanish w:val="0"/>
      <w:color w:val="FF0000"/>
    </w:rPr>
  </w:style>
  <w:style w:type="character" w:styleId="PageNumber">
    <w:name w:val="page number"/>
    <w:semiHidden/>
    <w:rsid w:val="00300683"/>
    <w:rPr>
      <w:sz w:val="16"/>
    </w:rPr>
  </w:style>
  <w:style w:type="paragraph" w:styleId="PlainText">
    <w:name w:val="Plain Text"/>
    <w:basedOn w:val="Normal"/>
    <w:semiHidden/>
    <w:rsid w:val="00300683"/>
    <w:rPr>
      <w:rFonts w:ascii="Courier New" w:hAnsi="Courier New" w:cs="Courier New"/>
      <w:lang w:val="en-US"/>
    </w:rPr>
  </w:style>
  <w:style w:type="paragraph" w:customStyle="1" w:styleId="Els-5thorder-head">
    <w:name w:val="Els-5thorder-head"/>
    <w:next w:val="Els-body-text"/>
    <w:rsid w:val="00300683"/>
    <w:pPr>
      <w:keepNext/>
      <w:suppressAutoHyphens/>
      <w:spacing w:line="240" w:lineRule="exact"/>
    </w:pPr>
    <w:rPr>
      <w:i/>
      <w:lang w:val="en-US" w:eastAsia="en-US"/>
    </w:rPr>
  </w:style>
  <w:style w:type="paragraph" w:customStyle="1" w:styleId="Els-Abstract-Copyright">
    <w:name w:val="Els-Abstract-Copyright"/>
    <w:basedOn w:val="Els-Abstract-text"/>
    <w:rsid w:val="00300683"/>
    <w:pPr>
      <w:spacing w:after="220"/>
    </w:pPr>
  </w:style>
  <w:style w:type="paragraph" w:customStyle="1" w:styleId="DocHead">
    <w:name w:val="DocHead"/>
    <w:rsid w:val="00300683"/>
    <w:pPr>
      <w:spacing w:before="240" w:after="240"/>
      <w:jc w:val="center"/>
    </w:pPr>
    <w:rPr>
      <w:sz w:val="24"/>
      <w:lang w:val="en-US" w:eastAsia="en-US"/>
    </w:rPr>
  </w:style>
  <w:style w:type="character" w:styleId="FollowedHyperlink">
    <w:name w:val="FollowedHyperlink"/>
    <w:semiHidden/>
    <w:rsid w:val="00300683"/>
    <w:rPr>
      <w:color w:val="800080"/>
      <w:u w:val="single"/>
    </w:rPr>
  </w:style>
  <w:style w:type="character" w:customStyle="1" w:styleId="Els-1storder-headChar">
    <w:name w:val="Els-1storder-head Char"/>
    <w:rsid w:val="00300683"/>
    <w:rPr>
      <w:b/>
      <w:lang w:val="en-US" w:eastAsia="en-US" w:bidi="ar-SA"/>
    </w:rPr>
  </w:style>
  <w:style w:type="character" w:styleId="CommentReference">
    <w:name w:val="annotation reference"/>
    <w:semiHidden/>
    <w:unhideWhenUsed/>
    <w:rsid w:val="00300683"/>
    <w:rPr>
      <w:sz w:val="16"/>
      <w:szCs w:val="16"/>
    </w:rPr>
  </w:style>
  <w:style w:type="paragraph" w:styleId="BalloonText">
    <w:name w:val="Balloon Text"/>
    <w:basedOn w:val="Normal"/>
    <w:rsid w:val="00300683"/>
    <w:rPr>
      <w:rFonts w:ascii="Tahoma" w:hAnsi="Tahoma" w:cs="Tahoma"/>
      <w:sz w:val="16"/>
      <w:szCs w:val="16"/>
    </w:rPr>
  </w:style>
  <w:style w:type="character" w:customStyle="1" w:styleId="BalloonTextChar">
    <w:name w:val="Balloon Text Char"/>
    <w:rsid w:val="00300683"/>
    <w:rPr>
      <w:rFonts w:ascii="Tahoma" w:hAnsi="Tahoma" w:cs="Tahoma"/>
      <w:sz w:val="16"/>
      <w:szCs w:val="16"/>
      <w:lang w:eastAsia="en-US"/>
    </w:rPr>
  </w:style>
  <w:style w:type="paragraph" w:styleId="CommentText">
    <w:name w:val="annotation text"/>
    <w:basedOn w:val="Normal"/>
    <w:semiHidden/>
    <w:unhideWhenUsed/>
    <w:rsid w:val="00300683"/>
  </w:style>
  <w:style w:type="character" w:customStyle="1" w:styleId="CommentTextChar">
    <w:name w:val="Comment Text Char"/>
    <w:semiHidden/>
    <w:rsid w:val="00300683"/>
    <w:rPr>
      <w:lang w:val="en-GB"/>
    </w:rPr>
  </w:style>
  <w:style w:type="paragraph" w:styleId="CommentSubject">
    <w:name w:val="annotation subject"/>
    <w:basedOn w:val="CommentText"/>
    <w:next w:val="CommentText"/>
    <w:semiHidden/>
    <w:unhideWhenUsed/>
    <w:rsid w:val="00300683"/>
    <w:rPr>
      <w:b/>
      <w:bCs/>
    </w:rPr>
  </w:style>
  <w:style w:type="character" w:customStyle="1" w:styleId="CommentSubjectChar">
    <w:name w:val="Comment Subject Char"/>
    <w:semiHidden/>
    <w:rsid w:val="00300683"/>
    <w:rPr>
      <w:b/>
      <w:bCs/>
      <w:lang w:val="en-GB"/>
    </w:rPr>
  </w:style>
  <w:style w:type="paragraph" w:styleId="BodyTextIndent">
    <w:name w:val="Body Text Indent"/>
    <w:basedOn w:val="Normal"/>
    <w:link w:val="BodyTextIndentChar"/>
    <w:semiHidden/>
    <w:rsid w:val="00300683"/>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2B2B39"/>
    <w:pPr>
      <w:widowControl/>
      <w:spacing w:line="200" w:lineRule="exact"/>
      <w:ind w:left="960" w:hanging="240"/>
    </w:pPr>
    <w:rPr>
      <w:rFonts w:eastAsia="Batang"/>
      <w:sz w:val="16"/>
      <w:szCs w:val="24"/>
      <w:lang w:val="en-US" w:eastAsia="ko-KR"/>
    </w:rPr>
  </w:style>
  <w:style w:type="paragraph" w:styleId="BodyTextIndent2">
    <w:name w:val="Body Text Indent 2"/>
    <w:basedOn w:val="Normal"/>
    <w:semiHidden/>
    <w:rsid w:val="00300683"/>
    <w:pPr>
      <w:ind w:firstLine="240"/>
    </w:pPr>
  </w:style>
  <w:style w:type="character" w:customStyle="1" w:styleId="BodyTextIndentChar">
    <w:name w:val="Body Text Indent Char"/>
    <w:link w:val="BodyTextIndent"/>
    <w:semiHidden/>
    <w:rsid w:val="00553C1F"/>
    <w:rPr>
      <w:rFonts w:eastAsia="Times New Roman"/>
      <w:kern w:val="14"/>
      <w:lang w:val="en-US" w:eastAsia="en-US"/>
    </w:rPr>
  </w:style>
  <w:style w:type="character" w:styleId="PlaceholderText">
    <w:name w:val="Placeholder Text"/>
    <w:basedOn w:val="DefaultParagraphFont"/>
    <w:uiPriority w:val="99"/>
    <w:semiHidden/>
    <w:rsid w:val="00ED7608"/>
    <w:rPr>
      <w:color w:val="808080"/>
    </w:rPr>
  </w:style>
  <w:style w:type="paragraph" w:styleId="ListParagraph">
    <w:name w:val="List Paragraph"/>
    <w:basedOn w:val="Normal"/>
    <w:uiPriority w:val="34"/>
    <w:qFormat/>
    <w:rsid w:val="00CE7F89"/>
    <w:pPr>
      <w:ind w:left="720"/>
      <w:contextualSpacing/>
    </w:pPr>
  </w:style>
  <w:style w:type="character" w:customStyle="1" w:styleId="HeaderChar">
    <w:name w:val="Header Char"/>
    <w:basedOn w:val="DefaultParagraphFont"/>
    <w:link w:val="Header"/>
    <w:rsid w:val="008B75DC"/>
    <w:rPr>
      <w:i/>
      <w:noProof/>
      <w:sz w:val="16"/>
      <w:lang w:val="en-US" w:eastAsia="en-US"/>
    </w:rPr>
  </w:style>
  <w:style w:type="character" w:customStyle="1" w:styleId="Heading1Char">
    <w:name w:val="Heading 1 Char"/>
    <w:basedOn w:val="DefaultParagraphFont"/>
    <w:link w:val="Heading1"/>
    <w:uiPriority w:val="9"/>
    <w:rsid w:val="003F468E"/>
    <w:rPr>
      <w:b/>
      <w:bCs/>
      <w:lang w:val="en-GB" w:eastAsia="en-US"/>
    </w:rPr>
  </w:style>
  <w:style w:type="paragraph" w:styleId="Revision">
    <w:name w:val="Revision"/>
    <w:hidden/>
    <w:uiPriority w:val="99"/>
    <w:semiHidden/>
    <w:rsid w:val="000062E9"/>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9804">
      <w:bodyDiv w:val="1"/>
      <w:marLeft w:val="0"/>
      <w:marRight w:val="0"/>
      <w:marTop w:val="0"/>
      <w:marBottom w:val="0"/>
      <w:divBdr>
        <w:top w:val="none" w:sz="0" w:space="0" w:color="auto"/>
        <w:left w:val="none" w:sz="0" w:space="0" w:color="auto"/>
        <w:bottom w:val="none" w:sz="0" w:space="0" w:color="auto"/>
        <w:right w:val="none" w:sz="0" w:space="0" w:color="auto"/>
      </w:divBdr>
    </w:div>
    <w:div w:id="987781817">
      <w:bodyDiv w:val="1"/>
      <w:marLeft w:val="0"/>
      <w:marRight w:val="0"/>
      <w:marTop w:val="0"/>
      <w:marBottom w:val="0"/>
      <w:divBdr>
        <w:top w:val="none" w:sz="0" w:space="0" w:color="auto"/>
        <w:left w:val="none" w:sz="0" w:space="0" w:color="auto"/>
        <w:bottom w:val="none" w:sz="0" w:space="0" w:color="auto"/>
        <w:right w:val="none" w:sz="0" w:space="0" w:color="auto"/>
      </w:divBdr>
    </w:div>
    <w:div w:id="1166164664">
      <w:bodyDiv w:val="1"/>
      <w:marLeft w:val="0"/>
      <w:marRight w:val="0"/>
      <w:marTop w:val="0"/>
      <w:marBottom w:val="0"/>
      <w:divBdr>
        <w:top w:val="none" w:sz="0" w:space="0" w:color="auto"/>
        <w:left w:val="none" w:sz="0" w:space="0" w:color="auto"/>
        <w:bottom w:val="none" w:sz="0" w:space="0" w:color="auto"/>
        <w:right w:val="none" w:sz="0" w:space="0" w:color="auto"/>
      </w:divBdr>
    </w:div>
    <w:div w:id="1464734712">
      <w:bodyDiv w:val="1"/>
      <w:marLeft w:val="0"/>
      <w:marRight w:val="0"/>
      <w:marTop w:val="0"/>
      <w:marBottom w:val="0"/>
      <w:divBdr>
        <w:top w:val="none" w:sz="0" w:space="0" w:color="auto"/>
        <w:left w:val="none" w:sz="0" w:space="0" w:color="auto"/>
        <w:bottom w:val="none" w:sz="0" w:space="0" w:color="auto"/>
        <w:right w:val="none" w:sz="0" w:space="0" w:color="auto"/>
      </w:divBdr>
    </w:div>
    <w:div w:id="2039504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8.wmf"/><Relationship Id="rId2" Type="http://schemas.openxmlformats.org/officeDocument/2006/relationships/hyperlink" Target="http://www.sciencedirect.com/science/journal/22120173" TargetMode="External"/><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2065158"/>
        <w:category>
          <w:name w:val="General"/>
          <w:gallery w:val="placeholder"/>
        </w:category>
        <w:types>
          <w:type w:val="bbPlcHdr"/>
        </w:types>
        <w:behaviors>
          <w:behavior w:val="content"/>
        </w:behaviors>
        <w:guid w:val="{0371CBAC-FE8B-4BB7-9062-7762EC1042E9}"/>
      </w:docPartPr>
      <w:docPartBody>
        <w:p w:rsidR="0041660D" w:rsidRDefault="00DE3D0B">
          <w:r w:rsidRPr="00975F3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Univers">
    <w:altName w:val="Arial"/>
    <w:panose1 w:val="020B0604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AGRounded LT Bold">
    <w:altName w:val="Calibri"/>
    <w:panose1 w:val="020B0604020202020204"/>
    <w:charset w:val="00"/>
    <w:family w:val="moder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DE3D0B"/>
    <w:rsid w:val="00014C42"/>
    <w:rsid w:val="00064C92"/>
    <w:rsid w:val="00065ACE"/>
    <w:rsid w:val="00095CDB"/>
    <w:rsid w:val="000A3C77"/>
    <w:rsid w:val="000B2B04"/>
    <w:rsid w:val="000D2EBF"/>
    <w:rsid w:val="000E2185"/>
    <w:rsid w:val="00132950"/>
    <w:rsid w:val="00166284"/>
    <w:rsid w:val="00187A5A"/>
    <w:rsid w:val="001B664E"/>
    <w:rsid w:val="002060F4"/>
    <w:rsid w:val="00233DA5"/>
    <w:rsid w:val="00256207"/>
    <w:rsid w:val="00292A3F"/>
    <w:rsid w:val="00297F2C"/>
    <w:rsid w:val="003109CA"/>
    <w:rsid w:val="003371DC"/>
    <w:rsid w:val="00341480"/>
    <w:rsid w:val="00382D04"/>
    <w:rsid w:val="003B1040"/>
    <w:rsid w:val="003F450E"/>
    <w:rsid w:val="0041660D"/>
    <w:rsid w:val="00442418"/>
    <w:rsid w:val="00446721"/>
    <w:rsid w:val="0047424A"/>
    <w:rsid w:val="00480063"/>
    <w:rsid w:val="00480C96"/>
    <w:rsid w:val="00485EE5"/>
    <w:rsid w:val="004B02B9"/>
    <w:rsid w:val="004B659F"/>
    <w:rsid w:val="004F0875"/>
    <w:rsid w:val="00547768"/>
    <w:rsid w:val="005B1C6C"/>
    <w:rsid w:val="005B5C03"/>
    <w:rsid w:val="005D328B"/>
    <w:rsid w:val="005F129D"/>
    <w:rsid w:val="00622A1F"/>
    <w:rsid w:val="0068782C"/>
    <w:rsid w:val="006C42C8"/>
    <w:rsid w:val="00701A24"/>
    <w:rsid w:val="007031F9"/>
    <w:rsid w:val="0071313F"/>
    <w:rsid w:val="00732F38"/>
    <w:rsid w:val="00750F02"/>
    <w:rsid w:val="007775AB"/>
    <w:rsid w:val="00786B65"/>
    <w:rsid w:val="0079497D"/>
    <w:rsid w:val="007D18EB"/>
    <w:rsid w:val="00817BE0"/>
    <w:rsid w:val="008423E2"/>
    <w:rsid w:val="00895F75"/>
    <w:rsid w:val="008A5BF4"/>
    <w:rsid w:val="008D17B8"/>
    <w:rsid w:val="00940250"/>
    <w:rsid w:val="00953696"/>
    <w:rsid w:val="00957358"/>
    <w:rsid w:val="00963BB4"/>
    <w:rsid w:val="0096552E"/>
    <w:rsid w:val="009960F2"/>
    <w:rsid w:val="009A2DAF"/>
    <w:rsid w:val="009F342D"/>
    <w:rsid w:val="00A3546F"/>
    <w:rsid w:val="00A701E4"/>
    <w:rsid w:val="00A95696"/>
    <w:rsid w:val="00AA3353"/>
    <w:rsid w:val="00AC691D"/>
    <w:rsid w:val="00B03550"/>
    <w:rsid w:val="00B326F6"/>
    <w:rsid w:val="00B90091"/>
    <w:rsid w:val="00BD7EFE"/>
    <w:rsid w:val="00CB27A5"/>
    <w:rsid w:val="00CD3D11"/>
    <w:rsid w:val="00D03692"/>
    <w:rsid w:val="00D61999"/>
    <w:rsid w:val="00DD50F2"/>
    <w:rsid w:val="00DE3D0B"/>
    <w:rsid w:val="00DE3FAC"/>
    <w:rsid w:val="00DF6DF7"/>
    <w:rsid w:val="00E00396"/>
    <w:rsid w:val="00E029C6"/>
    <w:rsid w:val="00E13773"/>
    <w:rsid w:val="00E21115"/>
    <w:rsid w:val="00E33488"/>
    <w:rsid w:val="00EC140B"/>
    <w:rsid w:val="00F032F8"/>
    <w:rsid w:val="00F3530B"/>
    <w:rsid w:val="00F42F52"/>
    <w:rsid w:val="00F75C0F"/>
    <w:rsid w:val="00FD35E3"/>
    <w:rsid w:val="00FE4AED"/>
    <w:rsid w:val="00FF1625"/>
    <w:rsid w:val="00FF5310"/>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6D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03692"/>
    <w:rPr>
      <w:color w:val="808080"/>
    </w:rPr>
  </w:style>
  <w:style w:type="paragraph" w:customStyle="1" w:styleId="A94EF7D0EA784C08B812BE6AF0D21472">
    <w:name w:val="A94EF7D0EA784C08B812BE6AF0D21472"/>
    <w:rsid w:val="007D18EB"/>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6A1E8CF9-0C98-1748-89D2-EB3443FFF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yaog\My Documents\-- procedia\PROENG\Templates\newtemplate.dotx</Template>
  <TotalTime>425</TotalTime>
  <Pages>10</Pages>
  <Words>14212</Words>
  <Characters>81011</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95033</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456454</vt:i4>
      </vt:variant>
      <vt:variant>
        <vt:i4>10</vt:i4>
      </vt:variant>
      <vt:variant>
        <vt:i4>0</vt:i4>
      </vt:variant>
      <vt:variant>
        <vt:i4>5</vt:i4>
      </vt:variant>
      <vt:variant>
        <vt:lpwstr>http://www.sciencedirect.com/science/journal/221201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Anonymous</cp:lastModifiedBy>
  <cp:revision>254</cp:revision>
  <cp:lastPrinted>2018-12-06T14:16:00Z</cp:lastPrinted>
  <dcterms:created xsi:type="dcterms:W3CDTF">2020-03-21T00:48:00Z</dcterms:created>
  <dcterms:modified xsi:type="dcterms:W3CDTF">2020-04-06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